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1499F396" w:rsidR="00F92B82" w:rsidRPr="00327600" w:rsidRDefault="000C65FC">
      <w:pPr>
        <w:pStyle w:val="CAADRIAtitle"/>
        <w:rPr>
          <w:lang w:val="en-GB"/>
        </w:rPr>
      </w:pPr>
      <w:bookmarkStart w:id="0" w:name="_Hlk189432117"/>
      <w:r w:rsidRPr="5158112E">
        <w:rPr>
          <w:rStyle w:val="Hyperlink1"/>
          <w:lang w:val="en-GB"/>
        </w:rPr>
        <w:t xml:space="preserve">APPLIED GRAPH MACHINE LEARNING </w:t>
      </w:r>
      <w:r w:rsidR="008364FB">
        <w:rPr>
          <w:rStyle w:val="Hyperlink1"/>
          <w:lang w:val="en-GB"/>
        </w:rPr>
        <w:t>in architecture</w:t>
      </w:r>
    </w:p>
    <w:p w14:paraId="125C002B" w14:textId="7E50C8FE" w:rsidR="00327600" w:rsidRDefault="000C65FC" w:rsidP="00327600">
      <w:pPr>
        <w:pStyle w:val="CAADRIAabstract"/>
      </w:pPr>
      <w:r>
        <w:rPr>
          <w:b/>
          <w:bCs/>
        </w:rPr>
        <w:t>Abstract.</w:t>
      </w:r>
      <w:r>
        <w:tab/>
      </w:r>
      <w:r>
        <w:tab/>
      </w:r>
      <w:r w:rsidR="00327600">
        <w:t>Building on previous</w:t>
      </w:r>
      <w:r w:rsidRPr="00327600">
        <w:rPr>
          <w:lang w:val="en-GB"/>
        </w:rPr>
        <w:t xml:space="preserve"> </w:t>
      </w:r>
      <w:r>
        <w:t>research</w:t>
      </w:r>
      <w:r w:rsidRPr="00327600">
        <w:rPr>
          <w:lang w:val="en-GB"/>
        </w:rPr>
        <w:t xml:space="preserve"> on graph machine learning in architecture</w:t>
      </w:r>
      <w:r w:rsidR="00327600">
        <w:rPr>
          <w:lang w:val="en-GB"/>
        </w:rPr>
        <w:t>, this paper investigates topics that so far have been discussed only briefly or not at all. This includes data</w:t>
      </w:r>
      <w:r w:rsidR="006D4292">
        <w:rPr>
          <w:lang w:val="en-GB"/>
        </w:rPr>
        <w:t xml:space="preserve"> </w:t>
      </w:r>
      <w:r w:rsidR="00327600">
        <w:rPr>
          <w:lang w:val="en-GB"/>
        </w:rPr>
        <w:t xml:space="preserve">generation and -representation, readability, understanding, accessibility and use of software. We </w:t>
      </w:r>
      <w:r w:rsidR="005A7011">
        <w:rPr>
          <w:lang w:val="en-GB"/>
        </w:rPr>
        <w:t>primarily</w:t>
      </w:r>
      <w:r w:rsidR="00327600">
        <w:rPr>
          <w:lang w:val="en-GB"/>
        </w:rPr>
        <w:t xml:space="preserve"> focus on understanding how the graph autoencoder deals with differently structured datasets as input, the look and distribution of the latent space and further the interpretation of the resulting, newly generated 3D models.</w:t>
      </w:r>
      <w:r>
        <w:t xml:space="preserve"> </w:t>
      </w:r>
      <w:r w:rsidR="00327600" w:rsidRPr="001F3CBD">
        <w:rPr>
          <w:rStyle w:val="AbstractChar"/>
        </w:rPr>
        <w:br/>
        <w:t xml:space="preserve">We ask how to generate a dataset that, compared with previous results, will be </w:t>
      </w:r>
      <w:r w:rsidR="005A7011" w:rsidRPr="001F3CBD">
        <w:rPr>
          <w:rStyle w:val="AbstractChar"/>
        </w:rPr>
        <w:t xml:space="preserve">distributed more </w:t>
      </w:r>
      <w:r w:rsidR="00AF519B">
        <w:rPr>
          <w:rStyle w:val="AbstractChar"/>
        </w:rPr>
        <w:t>heterogeneously</w:t>
      </w:r>
      <w:r w:rsidR="005A7011" w:rsidRPr="001F3CBD">
        <w:rPr>
          <w:rStyle w:val="AbstractChar"/>
        </w:rPr>
        <w:t xml:space="preserve"> in the latent space to enable the graph autoencoder to produce geometrically logical and original results</w:t>
      </w:r>
      <w:r w:rsidR="00AF519B">
        <w:rPr>
          <w:rStyle w:val="AbstractChar"/>
        </w:rPr>
        <w:t>.</w:t>
      </w:r>
      <w:r w:rsidR="005A7011" w:rsidRPr="001F3CBD">
        <w:rPr>
          <w:rStyle w:val="AbstractChar"/>
        </w:rPr>
        <w:t xml:space="preserve"> </w:t>
      </w:r>
      <w:r w:rsidR="00AF519B">
        <w:rPr>
          <w:rStyle w:val="AbstractChar"/>
        </w:rPr>
        <w:t>Better performance is achieved</w:t>
      </w:r>
      <w:r w:rsidR="00291B5F" w:rsidRPr="001F3CBD">
        <w:rPr>
          <w:rStyle w:val="AbstractChar"/>
        </w:rPr>
        <w:t xml:space="preserve"> by improving the input rather than changing the architecture of the</w:t>
      </w:r>
      <w:r w:rsidR="00291B5F">
        <w:t xml:space="preserve"> graph </w:t>
      </w:r>
      <w:r w:rsidR="006D4292">
        <w:t>autoencoder</w:t>
      </w:r>
      <w:r w:rsidR="00291B5F">
        <w:t xml:space="preserve">. A new method of data generation as well as multiple options for data representations are </w:t>
      </w:r>
      <w:r w:rsidR="00894D76">
        <w:t>tested</w:t>
      </w:r>
      <w:r w:rsidR="00291B5F">
        <w:t xml:space="preserve"> and analyzed. Generated results are compared with each other and with the dataset for maximal understanding of the graph auto encoder. </w:t>
      </w:r>
      <w:r w:rsidR="00291B5F">
        <w:br/>
        <w:t xml:space="preserve">A second goal is improving the accessibility of </w:t>
      </w:r>
      <w:proofErr w:type="gramStart"/>
      <w:r w:rsidR="00291B5F">
        <w:t>the research</w:t>
      </w:r>
      <w:proofErr w:type="gramEnd"/>
      <w:r w:rsidR="00291B5F">
        <w:t>. Instead of keeping the application only inside the Rhino/Grasshopper environment</w:t>
      </w:r>
      <w:r w:rsidR="00757B41">
        <w:t>, we also use web-based tools to guarantee easy access for researchers and the public to understand the system further.</w:t>
      </w:r>
    </w:p>
    <w:p w14:paraId="29FF3C8E" w14:textId="209EE70A" w:rsidR="00F92B82" w:rsidRDefault="000C65FC">
      <w:pPr>
        <w:pStyle w:val="CAADRIAkeyword"/>
        <w:rPr>
          <w:rStyle w:val="Hyperlink1"/>
        </w:rPr>
      </w:pPr>
      <w:r>
        <w:rPr>
          <w:b/>
          <w:bCs/>
        </w:rPr>
        <w:t xml:space="preserve">Keywords. </w:t>
      </w:r>
      <w:r>
        <w:rPr>
          <w:rStyle w:val="Hyperlink1"/>
        </w:rPr>
        <w:tab/>
        <w:t>generative 3D architecture, generative graph machine learning, graph-based architecture, human-computer interaction, graph autoencoder, latent</w:t>
      </w:r>
      <w:r w:rsidR="00757B41">
        <w:rPr>
          <w:rStyle w:val="Hyperlink1"/>
        </w:rPr>
        <w:t xml:space="preserve"> </w:t>
      </w:r>
      <w:r>
        <w:rPr>
          <w:rStyle w:val="Hyperlink1"/>
        </w:rPr>
        <w:t>walk</w:t>
      </w:r>
    </w:p>
    <w:p w14:paraId="3B8BB1EB" w14:textId="006B617E" w:rsidR="00262972" w:rsidRDefault="000C65FC" w:rsidP="00262972">
      <w:pPr>
        <w:pStyle w:val="Heading0"/>
      </w:pPr>
      <w:r w:rsidRPr="00327600">
        <w:t xml:space="preserve"> </w:t>
      </w:r>
      <w:r>
        <w:t>Introduction</w:t>
      </w:r>
    </w:p>
    <w:p w14:paraId="1D7D4B3D" w14:textId="62B68E15" w:rsidR="00262972" w:rsidRDefault="00262972" w:rsidP="00262972">
      <w:pPr>
        <w:pStyle w:val="TextFirst"/>
      </w:pPr>
      <w:r>
        <w:t xml:space="preserve">Talk about how old paper is continued with a shift in perspective, now putting efforts into the latent space distribution by working on data preparation. </w:t>
      </w:r>
    </w:p>
    <w:p w14:paraId="0B3B9F87" w14:textId="0DF298F2" w:rsidR="00262972" w:rsidRDefault="00262972" w:rsidP="00262972">
      <w:pPr>
        <w:pStyle w:val="TextFirst"/>
      </w:pPr>
      <w:r>
        <w:t xml:space="preserve">Maybe also mention </w:t>
      </w:r>
      <w:proofErr w:type="gramStart"/>
      <w:r>
        <w:t>web based</w:t>
      </w:r>
      <w:proofErr w:type="gramEnd"/>
      <w:r>
        <w:t xml:space="preserve"> application in here and then not again to make everything clearer.</w:t>
      </w:r>
    </w:p>
    <w:p w14:paraId="4BC48D11" w14:textId="6BAA3B7B" w:rsidR="001C2F69" w:rsidRPr="001C2F69" w:rsidRDefault="001C2F69" w:rsidP="001C2F69">
      <w:pPr>
        <w:pStyle w:val="Heading2"/>
        <w:rPr>
          <w:lang w:val="en-GB"/>
        </w:rPr>
      </w:pPr>
      <w:r w:rsidRPr="001C2F69">
        <w:rPr>
          <w:lang w:val="en-GB"/>
        </w:rPr>
        <w:t>1.1 STATE OF THE ART</w:t>
      </w:r>
    </w:p>
    <w:p w14:paraId="2D034BD1" w14:textId="413F0D74"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a quick visualisation of a design idea only needs to be edited in photoshop</w:t>
      </w:r>
      <w:r w:rsidR="00AF519B">
        <w:t xml:space="preserve"> if anything</w:t>
      </w:r>
      <w:r w:rsidRPr="00097992">
        <w:t xml:space="preserve"> 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w:t>
      </w:r>
      <w:r w:rsidR="008364FB">
        <w:fldChar w:fldCharType="begin"/>
      </w:r>
      <w:r w:rsidR="008364FB">
        <w:instrText xml:space="preserve"> ADDIN ZOTERO_ITEM CSL_CITATION {"citationID":"4abJWltw","properties":{"formattedCitation":"(Ackerman, 2025)","plainCitation":"(Ackerman, 2025)","noteIndex":0},"citationItems":[{"id":1160,"uris":["http://zotero.org/groups/5799997/items/B6IGTS6C"],"itemData":{"id":1160,"type":"webpage","abstract":"In the fifth of our seven-part series, Patrik Schumacher, the firm’s chief executive, explains how generative design tools improve productivity and woo clients","language":"en","title":"Zaha Hadid Architects builds ‘winner proposals’ with AI","URL":"https://www.thetimes.com/business-money/entrepreneurs/article/zaha-hadid-architects-builds-winner-proposals-with-ai-enterprise-network-qs7m7txwz","author":[{"family":"Ackerman","given":"Naomi"}],"accessed":{"date-parts":[["2025",2,2]]},"issued":{"date-parts":[["2025",1,2]]}}}],"schema":"https://github.com/citation-style-language/schema/raw/master/csl-citation.json"} </w:instrText>
      </w:r>
      <w:r w:rsidR="008364FB">
        <w:fldChar w:fldCharType="separate"/>
      </w:r>
      <w:r w:rsidR="008364FB" w:rsidRPr="008364FB">
        <w:rPr>
          <w:rFonts w:cs="Times New Roman"/>
        </w:rPr>
        <w:t>(Ackerman, 2025)</w:t>
      </w:r>
      <w:r w:rsidR="008364FB">
        <w:fldChar w:fldCharType="end"/>
      </w:r>
      <w:r w:rsidRPr="00097992">
        <w:t xml:space="preserve"> and Coop </w:t>
      </w:r>
      <w:proofErr w:type="spellStart"/>
      <w:r w:rsidRPr="00097992">
        <w:t>Himmelblau</w:t>
      </w:r>
      <w:proofErr w:type="spellEnd"/>
      <w:r w:rsidRPr="00097992">
        <w:t xml:space="preserve"> </w:t>
      </w:r>
      <w:r>
        <w:fldChar w:fldCharType="begin"/>
      </w:r>
      <w:r>
        <w:instrText xml:space="preserve"> ADDIN ZOTERO_ITEM CSL_CITATION {"citationID":"iP2pmMWY","properties":{"formattedCitation":"(Himmelb(l)au, n.d.)","plainCitation":"(Himmelb(l)au, n.d.)","noteIndex":0},"citationItems":[{"id":1157,"uris":["http://zotero.org/groups/5799997/items/AT6PI6RI"],"itemData":{"id":1157,"type":"webpage","container-title":"Coop Himmelb(l)au","language":"en","title":"Deep Himmelblau","URL":"https://coop-himmelblau.at/method/deep-himmelblau/","author":[{"family":"Himmelb(l)au","given":"Coop"}],"accessed":{"date-parts":[["2025",2,2]]}}}],"schema":"https://github.com/citation-style-language/schema/raw/master/csl-citation.json"} </w:instrText>
      </w:r>
      <w:r>
        <w:fldChar w:fldCharType="separate"/>
      </w:r>
      <w:r w:rsidRPr="008A126A">
        <w:rPr>
          <w:rFonts w:cs="Times New Roman"/>
        </w:rPr>
        <w:t>(Himmelb(l)au, n.d.)</w:t>
      </w:r>
      <w:r>
        <w:fldChar w:fldCharType="end"/>
      </w:r>
      <w:r w:rsidRPr="00097992">
        <w:t xml:space="preserve"> developed their own</w:t>
      </w:r>
      <w:r w:rsidR="008364FB">
        <w:t>, in-house</w:t>
      </w:r>
      <w:r w:rsidRPr="00097992">
        <w:t xml:space="preserve"> models being able to further control the output. </w:t>
      </w:r>
    </w:p>
    <w:p w14:paraId="6B82933B" w14:textId="5EFC4EB8"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need of custom solution for architectural p</w:t>
      </w:r>
      <w:r w:rsidR="00317B5A">
        <w:t>ur</w:t>
      </w:r>
      <w:r w:rsidR="00767DF8">
        <w:t>pose</w:t>
      </w:r>
      <w:r w:rsidR="00317B5A">
        <w:t>. In addition, “[..]</w:t>
      </w:r>
      <w:r w:rsidR="00317B5A" w:rsidRPr="00317B5A">
        <w:t xml:space="preserve"> personal barriers often restrict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2713F">
        <w:instrText xml:space="preserve"> ADDIN ZOTERO_ITEM CSL_CITATION {"citationID":"MHL0SuNn","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2713F" w:rsidRPr="00F2713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good </w:t>
      </w:r>
      <w:r w:rsidR="000E0D2A">
        <w:t>in</w:t>
      </w:r>
      <w:r w:rsidR="006737A8">
        <w:t xml:space="preserve"> producing specific 3d architecture models than the 2d models do in generating images of </w:t>
      </w:r>
      <w:r w:rsidR="00B826AA">
        <w:t>buildings</w:t>
      </w:r>
      <w:r w:rsidR="006737A8">
        <w:t xml:space="preserve"> </w:t>
      </w:r>
      <w:r w:rsidR="00B826AA">
        <w:t xml:space="preserve">thanks to less </w:t>
      </w:r>
      <w:r w:rsidR="006737A8">
        <w:t xml:space="preserve">complexity. </w:t>
      </w:r>
    </w:p>
    <w:p w14:paraId="4327C7A3" w14:textId="759AF20F" w:rsidR="006737A8" w:rsidRPr="006503AC" w:rsidRDefault="006737A8" w:rsidP="00317B5A">
      <w:pPr>
        <w:pStyle w:val="TextFirst"/>
      </w:pPr>
      <w:r>
        <w:t>Most successful methods of encoding and generating 3d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F2713F">
        <w:instrText xml:space="preserve"> ADDIN ZOTERO_ITEM CSL_CITATION {"citationID":"EkzA3lJj","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172,"uris":["http://zotero.org/groups/5799997/items/74QKQARI"],"itemData":{"id":1172,"type":"article-journal","abstract":"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MACHINE LEARNING","language":"en","source":"Zotero","title":"3D ARCHITECTURAL FORM STYLE TRANSFER THROUGH MACHINE LEARNING","author":[{"family":"Zhang","given":"Hang"},{"family":"Blasetti","given":"Ezio"}],"issued":{"date-parts":[["2020"]]}}}],"schema":"https://github.com/citation-style-language/schema/raw/master/csl-citation.json"} </w:instrText>
      </w:r>
      <w:r>
        <w:fldChar w:fldCharType="separate"/>
      </w:r>
      <w:r w:rsidR="00F2713F" w:rsidRPr="00F2713F">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AC3C23">
        <w:instrText xml:space="preserve"> ADDIN ZOTERO_ITEM CSL_CITATION {"citationID":"Up2DWIKu","properties":{"formattedCitation":"(Koh, 2020; Rasoulzadeh et al., 2024)","plainCitation":"(Koh, 2020; Rasoulzadeh et al., 2024)","noteIndex":0},"citationItems":[{"id":150,"uris":["http://zotero.org/users/12846720/items/E8VZIBC7"],"itemData":{"id":150,"type":"book","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nframework demonstrating the ways in which one might appropriate Procedural Content Generation via Machine Learning (PCGML), via voxel synthesis, to autogenerate new and varied contents for architectural design.","source":"ResearchGate","title":"Voxel Synthesis for Architectural Design","author":[{"family":"Koh","given":"Immanuel"}],"issued":{"date-parts":[["2020",12,15]]}}},{"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AC3C23" w:rsidRPr="00AC3C23">
        <w:rPr>
          <w:rFonts w:cs="Times New Roman"/>
        </w:rPr>
        <w:t>(Koh, 2020; Rasoulzadeh et al., 2024)</w:t>
      </w:r>
      <w:r w:rsidR="00F2713F">
        <w:fldChar w:fldCharType="end"/>
      </w:r>
      <w:r w:rsidR="00AC3C23">
        <w:t xml:space="preserve"> </w:t>
      </w:r>
      <w:r w:rsidR="00F2713F">
        <w:t>or point clouds</w:t>
      </w:r>
      <w:r w:rsidR="002A1665">
        <w:t xml:space="preserve"> </w:t>
      </w:r>
      <w:r w:rsidR="002A1665">
        <w:fldChar w:fldCharType="begin"/>
      </w:r>
      <w:r w:rsidR="006F0F3D">
        <w:instrText xml:space="preserve"> ADDIN ZOTERO_ITEM CSL_CITATION {"citationID":"owH54RWL","properties":{"formattedCitation":"(Wei et al., 2023)","plainCitation":"(Wei et al., 2023)","noteIndex":0},"citationItems":[{"id":"FQ6LpD2e/xrZcxqGj","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729AF788" w:rsidR="001C2F69" w:rsidRDefault="001C2F69" w:rsidP="001C2F69">
      <w:pPr>
        <w:pStyle w:val="Heading2"/>
        <w:rPr>
          <w:lang w:val="en-GB"/>
        </w:rPr>
      </w:pPr>
      <w:r w:rsidRPr="001C2F69">
        <w:rPr>
          <w:lang w:val="en-GB"/>
        </w:rPr>
        <w:lastRenderedPageBreak/>
        <w:t>1.</w:t>
      </w:r>
      <w:r>
        <w:rPr>
          <w:lang w:val="en-GB"/>
        </w:rPr>
        <w:t>2</w:t>
      </w:r>
      <w:r w:rsidRPr="001C2F69">
        <w:rPr>
          <w:lang w:val="en-GB"/>
        </w:rPr>
        <w:t xml:space="preserve"> </w:t>
      </w:r>
      <w:r>
        <w:rPr>
          <w:lang w:val="en-GB"/>
        </w:rPr>
        <w:t>Previous research</w:t>
      </w:r>
    </w:p>
    <w:p w14:paraId="6D7AB693" w14:textId="79C57CF8" w:rsidR="003D093F" w:rsidRPr="003D093F" w:rsidRDefault="00703D63" w:rsidP="003D093F">
      <w:pPr>
        <w:pStyle w:val="CAADRIAtextfirst"/>
        <w:rPr>
          <w:lang w:val="en-GB"/>
        </w:rPr>
      </w:pPr>
      <w:r w:rsidRPr="5158112E">
        <w:rPr>
          <w:lang w:val="en-GB"/>
        </w:rPr>
        <w:t xml:space="preserve">Here we present an extended and improved version </w:t>
      </w:r>
      <w:r w:rsidR="00AC3C23">
        <w:rPr>
          <w:lang w:val="en-GB"/>
        </w:rPr>
        <w:t xml:space="preserve">the graph-based generation method of 3d  architectural models </w:t>
      </w:r>
      <w:r w:rsidRPr="5158112E">
        <w:rPr>
          <w:lang w:val="en-GB"/>
        </w:rPr>
        <w:t>presented originally in</w:t>
      </w:r>
      <w:r w:rsidR="00AC3C23">
        <w:rPr>
          <w:lang w:val="en-GB"/>
        </w:rPr>
        <w:t xml:space="preserve"> Bauscher et al.</w:t>
      </w:r>
      <w:r w:rsidR="006D4292">
        <w:rPr>
          <w:lang w:val="en-GB"/>
        </w:rPr>
        <w:t xml:space="preserve"> </w:t>
      </w:r>
      <w:r w:rsidR="006D4292">
        <w:rPr>
          <w:lang w:val="en-GB"/>
        </w:rPr>
        <w:fldChar w:fldCharType="begin"/>
      </w:r>
      <w:r w:rsidR="00AC3C23">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PDF) 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sidR="006D4292">
        <w:rPr>
          <w:lang w:val="en-GB"/>
        </w:rPr>
        <w:fldChar w:fldCharType="separate"/>
      </w:r>
      <w:r w:rsidR="00AC3C23" w:rsidRPr="00AC3C23">
        <w:rPr>
          <w:rFonts w:cs="Times New Roman"/>
        </w:rPr>
        <w:t>(2024)</w:t>
      </w:r>
      <w:r w:rsidR="006D4292">
        <w:rPr>
          <w:lang w:val="en-GB"/>
        </w:rPr>
        <w:fldChar w:fldCharType="end"/>
      </w:r>
      <w:r w:rsidR="006D4292">
        <w:rPr>
          <w:lang w:val="en-GB"/>
        </w:rPr>
        <w:t>.</w:t>
      </w:r>
      <w:r w:rsidRPr="5158112E">
        <w:rPr>
          <w:lang w:val="en-GB"/>
        </w:rPr>
        <w:t>The original paper presents a generative AI system th</w:t>
      </w:r>
      <w:r w:rsidR="00B826AA">
        <w:rPr>
          <w:lang w:val="en-GB"/>
        </w:rPr>
        <w:t>at</w:t>
      </w:r>
      <w:r w:rsidRPr="5158112E">
        <w:rPr>
          <w:lang w:val="en-GB"/>
        </w:rPr>
        <w:t xml:space="preserve"> outputs new spatial configurations of architectural elements in three dimensions. </w:t>
      </w:r>
      <w:r w:rsidR="00AD73D9" w:rsidRPr="5158112E">
        <w:rPr>
          <w:lang w:val="en-GB"/>
        </w:rPr>
        <w:t xml:space="preserve">The graph based autoencoder </w:t>
      </w:r>
      <w:r w:rsidR="00315057" w:rsidRPr="5158112E">
        <w:rPr>
          <w:lang w:val="en-GB"/>
        </w:rPr>
        <w:t>can read 3</w:t>
      </w:r>
      <w:r w:rsidR="00AC3C23">
        <w:rPr>
          <w:lang w:val="en-GB"/>
        </w:rPr>
        <w:t>d</w:t>
      </w:r>
      <w:r w:rsidR="00315057" w:rsidRPr="5158112E">
        <w:rPr>
          <w:lang w:val="en-GB"/>
        </w:rPr>
        <w:t xml:space="preserve"> buildings as training input and does not rely on any sort of conversion between 2</w:t>
      </w:r>
      <w:r w:rsidR="00AC3C23">
        <w:rPr>
          <w:lang w:val="en-GB"/>
        </w:rPr>
        <w:t>d</w:t>
      </w:r>
      <w:r w:rsidR="00315057" w:rsidRPr="5158112E">
        <w:rPr>
          <w:lang w:val="en-GB"/>
        </w:rPr>
        <w:t xml:space="preserve"> images or plans and a desired three-dimensional output in post. </w:t>
      </w:r>
      <w:r w:rsidR="00AC3C23">
        <w:rPr>
          <w:lang w:val="en-GB"/>
        </w:rPr>
        <w:t xml:space="preserve">It presents a very intuitive approach to generate 3d models for architects, that although only simple, already shows </w:t>
      </w:r>
      <w:r w:rsidR="003D093F">
        <w:rPr>
          <w:lang w:val="en-GB"/>
        </w:rPr>
        <w:t>some understanding of important architectural features that are used in generation. That makes it very</w:t>
      </w:r>
      <w:r w:rsidR="00315057" w:rsidRPr="5158112E">
        <w:rPr>
          <w:lang w:val="en-GB"/>
        </w:rPr>
        <w:t xml:space="preserve"> well rooted in the modern idea of </w:t>
      </w:r>
      <w:r w:rsidR="00FA2565" w:rsidRPr="5158112E">
        <w:rPr>
          <w:lang w:val="en-GB"/>
        </w:rPr>
        <w:t xml:space="preserve">the </w:t>
      </w:r>
      <w:r w:rsidR="6AFA76CB" w:rsidRPr="5158112E">
        <w:rPr>
          <w:lang w:val="en-GB"/>
        </w:rPr>
        <w:t xml:space="preserve">architectural </w:t>
      </w:r>
      <w:r w:rsidR="00FA2565" w:rsidRPr="5158112E">
        <w:rPr>
          <w:lang w:val="en-GB"/>
        </w:rPr>
        <w:t>design process</w:t>
      </w:r>
      <w:r w:rsidR="003D093F">
        <w:rPr>
          <w:lang w:val="en-GB"/>
        </w:rPr>
        <w:t xml:space="preserve">. In the following we discuss and improve its main weaknesses which </w:t>
      </w:r>
      <w:r w:rsidR="00B826AA">
        <w:rPr>
          <w:lang w:val="en-GB"/>
        </w:rPr>
        <w:t xml:space="preserve">mainly </w:t>
      </w:r>
      <w:r w:rsidR="003D093F">
        <w:rPr>
          <w:lang w:val="en-GB"/>
        </w:rPr>
        <w:t xml:space="preserve">lay in data </w:t>
      </w:r>
      <w:r w:rsidR="00B826AA">
        <w:rPr>
          <w:lang w:val="en-GB"/>
        </w:rPr>
        <w:t>generation</w:t>
      </w:r>
      <w:r w:rsidR="003D093F">
        <w:rPr>
          <w:lang w:val="en-GB"/>
        </w:rPr>
        <w:t xml:space="preserve"> and representation.</w:t>
      </w:r>
    </w:p>
    <w:p w14:paraId="1AD3D91D" w14:textId="6488ED9D" w:rsidR="76DBE4AD" w:rsidRDefault="76DBE4AD" w:rsidP="00543431">
      <w:pPr>
        <w:pStyle w:val="Heading0"/>
      </w:pPr>
      <w:r w:rsidRPr="5158112E">
        <w:t xml:space="preserve"> Original </w:t>
      </w:r>
      <w:r w:rsidR="581B1CFB" w:rsidRPr="5158112E">
        <w:t>Methodology</w:t>
      </w:r>
    </w:p>
    <w:p w14:paraId="6A0A1D59" w14:textId="188EFF02" w:rsidR="76DBE4AD" w:rsidRDefault="00C9051C" w:rsidP="001F3CBD">
      <w:pPr>
        <w:pStyle w:val="Heading2"/>
      </w:pPr>
      <w:r>
        <w:t>2</w:t>
      </w:r>
      <w:r w:rsidR="76DBE4AD" w:rsidRPr="5158112E">
        <w:t>.1 DATASET</w:t>
      </w:r>
    </w:p>
    <w:p w14:paraId="4384A94C" w14:textId="4E9728D2" w:rsidR="1AD3A593" w:rsidRDefault="1AD3A593" w:rsidP="003D093F">
      <w:pPr>
        <w:pStyle w:val="CAADRIAtext"/>
        <w:ind w:firstLine="0"/>
        <w:rPr>
          <w:lang w:val="en-GB"/>
        </w:rPr>
      </w:pPr>
      <w:r w:rsidRPr="5158112E">
        <w:rPr>
          <w:lang w:val="en-GB"/>
        </w:rPr>
        <w:t xml:space="preserve">The custom dataset </w:t>
      </w:r>
      <w:r w:rsidRPr="001F3CBD">
        <w:rPr>
          <w:rStyle w:val="TextFirstChar"/>
        </w:rPr>
        <w:t xml:space="preserve">originally used consists of four modernist architectures,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4EBAD462"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Yet they vary greatly in size, proportion</w:t>
      </w:r>
      <w:r w:rsidR="2E060A9F" w:rsidRPr="001F3CBD">
        <w:rPr>
          <w:rStyle w:val="TextFirstChar"/>
        </w:rPr>
        <w:t xml:space="preserve"> and location. They</w:t>
      </w:r>
      <w:r w:rsidR="2E060A9F" w:rsidRPr="5158112E">
        <w:rPr>
          <w:lang w:val="en-GB"/>
        </w:rPr>
        <w:t xml:space="preserve"> are also all very well documented, two of them being part of the case study houses series </w:t>
      </w:r>
      <w:r w:rsidR="704C50E2" w:rsidRPr="5158112E">
        <w:rPr>
          <w:lang w:val="en-GB"/>
        </w:rPr>
        <w:t>(Eames, Koenig</w:t>
      </w:r>
      <w:r w:rsidR="006D4292">
        <w:rPr>
          <w:lang w:val="en-GB"/>
        </w:rPr>
        <w:t xml:space="preserve">) </w:t>
      </w:r>
      <w:r w:rsidR="006D4292">
        <w:rPr>
          <w:lang w:val="en-GB"/>
        </w:rPr>
        <w:fldChar w:fldCharType="begin"/>
      </w:r>
      <w:r w:rsidR="006D4292">
        <w:rPr>
          <w:lang w:val="en-GB"/>
        </w:rPr>
        <w:instrText xml:space="preserve"> ADDIN ZOTERO_ITEM CSL_CITATION {"citationID":"p68bq3Ya","properties":{"formattedCitation":"(Smith, 2006)","plainCitation":"(Smith, 2006)","noteIndex":0},"citationItems":[{"id":955,"uris":["http://zotero.org/groups/5799997/items/DBLY28JC"],"itemData":{"id":955,"type":"book","call-number":"NA7235.C2 Smi.","event-place":"Köln","ISBN":"978-3-8228-4617-9","language":"eng","publisher":"Taschen","publisher-place":"Köln","source":"discovered.ed.ac.uk","title":"Case study houses: 1945-1966 : the Californian impetus","title-short":"Case study houses","author":[{"family":"Smith","given":"Elizabeth A. T."}],"contributor":[{"family":"Gössel","given":"Peter"}],"issued":{"date-parts":[["2006"]]}}}],"schema":"https://github.com/citation-style-language/schema/raw/master/csl-citation.json"} </w:instrText>
      </w:r>
      <w:r w:rsidR="006D4292">
        <w:rPr>
          <w:lang w:val="en-GB"/>
        </w:rPr>
        <w:fldChar w:fldCharType="separate"/>
      </w:r>
      <w:r w:rsidR="006D4292" w:rsidRPr="006D4292">
        <w:rPr>
          <w:rFonts w:cs="Times New Roman"/>
        </w:rPr>
        <w:t>(Smith, 2006)</w:t>
      </w:r>
      <w:r w:rsidR="006D4292">
        <w:rPr>
          <w:lang w:val="en-GB"/>
        </w:rPr>
        <w:fldChar w:fldCharType="end"/>
      </w:r>
      <w:r w:rsidR="2E060A9F" w:rsidRPr="5158112E">
        <w:rPr>
          <w:lang w:val="en-GB"/>
        </w:rPr>
        <w:t xml:space="preserve"> while the other being two of the </w:t>
      </w:r>
      <w:r w:rsidR="00894D76" w:rsidRPr="5158112E">
        <w:rPr>
          <w:lang w:val="en-GB"/>
        </w:rPr>
        <w:t>best-known</w:t>
      </w:r>
      <w:r w:rsidR="2E060A9F" w:rsidRPr="5158112E">
        <w:rPr>
          <w:lang w:val="en-GB"/>
        </w:rPr>
        <w:t xml:space="preserve"> examp</w:t>
      </w:r>
      <w:r w:rsidR="16555A29" w:rsidRPr="5158112E">
        <w:rPr>
          <w:lang w:val="en-GB"/>
        </w:rPr>
        <w:t>les of modernist architecture (both Mies van der Rohe projects).</w:t>
      </w:r>
    </w:p>
    <w:p w14:paraId="34E146F6" w14:textId="1CFD2B6D" w:rsidR="652E5A9C" w:rsidRDefault="652E5A9C" w:rsidP="5158112E">
      <w:pPr>
        <w:pStyle w:val="CAADRIAtext"/>
        <w:ind w:firstLine="0"/>
        <w:rPr>
          <w:lang w:val="en-GB"/>
        </w:rPr>
      </w:pPr>
      <w:r w:rsidRPr="5158112E">
        <w:rPr>
          <w:lang w:val="en-GB"/>
        </w:rPr>
        <w:t xml:space="preserve">To avoid overcomplication in the 3D model the buildings were remodelled as a surface model. That means that 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155128CA" w:rsidR="006D4292" w:rsidRPr="006D4292" w:rsidRDefault="00491E21" w:rsidP="006D4292">
      <w:pPr>
        <w:pStyle w:val="Figure"/>
      </w:pPr>
      <w:r>
        <w:rPr>
          <w:noProof/>
        </w:rPr>
        <w:drawing>
          <wp:anchor distT="0" distB="0" distL="114300" distR="114300" simplePos="0" relativeHeight="251658240" behindDoc="0" locked="0" layoutInCell="1" allowOverlap="1" wp14:anchorId="41D02ABD" wp14:editId="327868D2">
            <wp:simplePos x="0" y="0"/>
            <wp:positionH relativeFrom="margin">
              <wp:posOffset>-72762</wp:posOffset>
            </wp:positionH>
            <wp:positionV relativeFrom="paragraph">
              <wp:posOffset>133075</wp:posOffset>
            </wp:positionV>
            <wp:extent cx="4413250" cy="2363470"/>
            <wp:effectExtent l="0" t="0" r="635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rotWithShape="1">
                    <a:blip r:embed="rId7" cstate="print">
                      <a:extLst>
                        <a:ext uri="{28A0092B-C50C-407E-A947-70E740481C1C}">
                          <a14:useLocalDpi xmlns:a14="http://schemas.microsoft.com/office/drawing/2010/main" val="0"/>
                        </a:ext>
                      </a:extLst>
                    </a:blip>
                    <a:srcRect t="5213" b="5488"/>
                    <a:stretch/>
                  </pic:blipFill>
                  <pic:spPr bwMode="auto">
                    <a:xfrm>
                      <a:off x="0" y="0"/>
                      <a:ext cx="441325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4292" w:rsidRPr="006D4292">
        <w:t xml:space="preserve">Figure 1 – </w:t>
      </w:r>
      <w:r>
        <w:t>Previous m</w:t>
      </w:r>
      <w:r w:rsidR="006D4292" w:rsidRPr="006D4292">
        <w:t>ethod of geometry augmentation</w:t>
      </w:r>
      <w:r>
        <w:t xml:space="preserve"> in plan, orange highlights the parametric parameters.</w:t>
      </w:r>
    </w:p>
    <w:p w14:paraId="235587CE" w14:textId="64E5051D" w:rsidR="006F6506" w:rsidRDefault="1C42D39C" w:rsidP="5158112E">
      <w:pPr>
        <w:pStyle w:val="CAADRIAtext"/>
        <w:ind w:firstLine="0"/>
        <w:rPr>
          <w:lang w:val="en-GB"/>
        </w:rPr>
      </w:pPr>
      <w:r w:rsidRPr="5158112E">
        <w:rPr>
          <w:lang w:val="en-GB"/>
        </w:rPr>
        <w:lastRenderedPageBreak/>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 below)</w:t>
      </w:r>
      <w:r w:rsidR="1B50E2B5" w:rsidRPr="5158112E">
        <w:rPr>
          <w:lang w:val="en-GB"/>
        </w:rPr>
        <w:t>, making the variation not being enough 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xml:space="preserve">, overall size and ratio. </w:t>
      </w:r>
    </w:p>
    <w:p w14:paraId="0457E848" w14:textId="64FF0570" w:rsidR="00B826AA" w:rsidRDefault="006F6506" w:rsidP="5158112E">
      <w:pPr>
        <w:pStyle w:val="CAADRIAtext"/>
        <w:ind w:firstLine="0"/>
        <w:rPr>
          <w:lang w:val="en-GB"/>
        </w:rPr>
      </w:pPr>
      <w:r>
        <w:rPr>
          <w:lang w:val="en-GB"/>
        </w:rPr>
        <w:t xml:space="preserve">The focus of change mainly lies on </w:t>
      </w:r>
      <w:r w:rsidR="1A5A1023" w:rsidRPr="5158112E">
        <w:rPr>
          <w:lang w:val="en-GB"/>
        </w:rPr>
        <w:t>geometrical proportion</w:t>
      </w:r>
      <w:r>
        <w:rPr>
          <w:lang w:val="en-GB"/>
        </w:rPr>
        <w:t>. 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very hard to read and understand.</w:t>
      </w:r>
    </w:p>
    <w:p w14:paraId="0A2040CA" w14:textId="68618DCF" w:rsidR="76DBE4AD" w:rsidRPr="00573DE6" w:rsidRDefault="00C9051C" w:rsidP="001F3CBD">
      <w:pPr>
        <w:pStyle w:val="Heading2"/>
        <w:rPr>
          <w:lang w:val="en-GB"/>
        </w:rPr>
      </w:pPr>
      <w:r w:rsidRPr="00573DE6">
        <w:rPr>
          <w:lang w:val="en-GB"/>
        </w:rPr>
        <w:t>2</w:t>
      </w:r>
      <w:r w:rsidR="76DBE4AD" w:rsidRPr="00573DE6">
        <w:rPr>
          <w:lang w:val="en-GB"/>
        </w:rPr>
        <w:t>.2 DATA REPRESENTATION</w:t>
      </w:r>
    </w:p>
    <w:p w14:paraId="5F6D09E1" w14:textId="1065B95D" w:rsidR="30B9E40C" w:rsidRDefault="00EE306D" w:rsidP="006F6506">
      <w:pPr>
        <w:pStyle w:val="CAADRIAtext"/>
        <w:ind w:firstLine="0"/>
        <w:rPr>
          <w:lang w:val="en-GB"/>
        </w:rPr>
      </w:pPr>
      <w:r>
        <w:rPr>
          <w:noProof/>
        </w:rPr>
        <w:drawing>
          <wp:anchor distT="0" distB="0" distL="114300" distR="114300" simplePos="0" relativeHeight="251659264" behindDoc="0" locked="0" layoutInCell="1" allowOverlap="1" wp14:anchorId="2DBB8467" wp14:editId="2C458999">
            <wp:simplePos x="0" y="0"/>
            <wp:positionH relativeFrom="margin">
              <wp:align>right</wp:align>
            </wp:positionH>
            <wp:positionV relativeFrom="paragraph">
              <wp:posOffset>1038740</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30B9E40C" w:rsidRPr="5158112E">
        <w:rPr>
          <w:lang w:val="en-GB"/>
        </w:rPr>
        <w:t>To make a 3D building machine-readable, it is converted into a graph. Graphs have been used for representing</w:t>
      </w:r>
      <w:r w:rsidR="14AC33D2" w:rsidRPr="5158112E">
        <w:rPr>
          <w:lang w:val="en-GB"/>
        </w:rPr>
        <w:t xml:space="preserve"> architectural</w:t>
      </w:r>
      <w:r w:rsidR="30B9E40C" w:rsidRPr="5158112E">
        <w:rPr>
          <w:lang w:val="en-GB"/>
        </w:rPr>
        <w:t xml:space="preserve"> space and buildings for a long time </w:t>
      </w:r>
      <w:r w:rsidR="009F4CB3">
        <w:rPr>
          <w:lang w:val="en-GB"/>
        </w:rPr>
        <w:fldChar w:fldCharType="begin"/>
      </w:r>
      <w:r w:rsidR="009F4CB3">
        <w:rPr>
          <w:lang w:val="en-GB"/>
        </w:rPr>
        <w:instrText xml:space="preserve"> ADDIN ZOTERO_ITEM CSL_CITATION {"citationID":"9G5TLkdv","properties":{"formattedCitation":"(Alexander, 1977; Hillier, 1996)","plainCitation":"(Alexander, 1977; Hillier, 1996)","noteIndex":0},"citationItems":[{"id":302,"uris":["http://zotero.org/users/12846720/items/T8H8CZQE"],"itemData":{"id":302,"type":"book","ISBN":"978-0-19-501919-3","publisher":"Oxford University Press","title":"A Pattern Language","author":[{"family":"Alexander","given":"Christopher"}],"issued":{"date-parts":[["1977"]]}}},{"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sidR="009F4CB3">
        <w:rPr>
          <w:lang w:val="en-GB"/>
        </w:rPr>
        <w:fldChar w:fldCharType="separate"/>
      </w:r>
      <w:r w:rsidR="009F4CB3" w:rsidRPr="009F4CB3">
        <w:rPr>
          <w:rFonts w:cs="Times New Roman"/>
        </w:rPr>
        <w:t>(Alexander, 1977; Hillier, 1996)</w:t>
      </w:r>
      <w:r w:rsidR="009F4CB3">
        <w:rPr>
          <w:lang w:val="en-GB"/>
        </w:rPr>
        <w:fldChar w:fldCharType="end"/>
      </w:r>
      <w:r w:rsidR="00894D76" w:rsidRPr="5158112E">
        <w:rPr>
          <w:lang w:val="en-GB"/>
        </w:rPr>
        <w:t xml:space="preserve"> and</w:t>
      </w:r>
      <w:r w:rsidR="632C5CCA" w:rsidRPr="5158112E">
        <w:rPr>
          <w:lang w:val="en-GB"/>
        </w:rPr>
        <w:t xml:space="preserve"> are still used today in the databased environment of architecture</w:t>
      </w:r>
      <w:r w:rsidR="009D5EEB">
        <w:rPr>
          <w:lang w:val="en-GB"/>
        </w:rPr>
        <w:t xml:space="preserve"> </w:t>
      </w:r>
      <w:r w:rsidR="009F4CB3">
        <w:rPr>
          <w:lang w:val="en-GB"/>
        </w:rPr>
        <w:fldChar w:fldCharType="begin"/>
      </w:r>
      <w:r w:rsidR="009F4CB3">
        <w:rPr>
          <w:lang w:val="en-GB"/>
        </w:rPr>
        <w:instrText xml:space="preserve"> ADDIN ZOTERO_ITEM CSL_CITATION {"citationID":"WZQeanax","properties":{"formattedCitation":"(Elshani et al., 2022; McGlinn &amp; Pauwels, 2022; Rasmussen et al., 2020)","plainCitation":"(Elshani et al., 2022; McGlinn &amp; Pauwels, 2022; Rasmussen et al., 2020)","noteIndex":0},"citationItems":[{"id":283,"uris":["http://zotero.org/users/12846720/items/MD2KASFD"],"itemData":{"id":283,"type":"paper-conference","event-title":"ESWC - LDAC 2022","title":"Knowledge Graphs for Multidisciplinary Co-Design: Introducing RDF to BHoM","author":[{"family":"Elshani","given":"Diellza"},{"family":"Lombardi","given":"Alessio"},{"family":"Fisher","given":"Al"},{"family":"Hernandez","given":"Daniel"},{"family":"Staab","given":"Steffen"},{"family":"Wortmann","given":"Thomas"}],"issued":{"date-parts":[["2022",5]]}}},{"id":286,"uris":["http://zotero.org/users/12846720/items/NFZBDLMZ"],"itemData":{"id":286,"type":"book","abstract":"The built environment has been digitizing rapidly and is now transforming into a physical world that is at all times supplemented by a fully web-supported and interconnected digital version, often referred to as Digital Twin. This book shows how diverse data models and web technologies can be created and used for the built environment. Key features of this book are its technical nature and technical detail. The first part of the book highlights a large diversity of IT techniques and their use in the AEC domain, from JSON to XML to EXPRESS to RDF/OWL, for modelling geometry, products, properties, sensor and energy data. The second part of the book focuses on diverse software solutions and approaches, including digital twins, federated data storage on the web, IoT, cloud computing, and smart cities. Key research and strategic development opportunities are comprehensively discussed for distributed web-based building data management, IoT integration and cloud computing. This book aims to serve as a guide and reference for experts and professionals in AEC computing and digital construction including Master's students, PhD researchers, and junior to senior IT-oriented AEC professionals.","event-place":"London","ISBN":"978-1-003-20438-1","note":"DOI: 10.1201/9781003204381","number-of-pages":"328","publisher":"CRC Press","publisher-place":"London","title":"Buildings and Semantics: Data Models and Web Technologies for the Built Environment","title-short":"Buildings and Semantics","editor":[{"family":"McGlinn","given":"Kris"},{"family":"Pauwels","given":"Pieter"}],"issued":{"date-parts":[["2022",7,25]]}}},{"id":155,"uris":["http://zotero.org/users/12846720/items/XHSSIKTK"],"itemData":{"id":155,"type":"article-journal","abstract":"Actors in the Architecture, Engineering, Construction, Owner and Operation (AECOO) industry traditionally exchange building models as files. The Building Information Modelling (BIM) methodology advocates the seamless exchange of all information between related stakeholders using digital technologies. The ultimate evolution of the methodology, BIM Maturity Level 3, envisions interoperable, distributed, web-based, interdisciplinary information exchange among stakeholders across the life-cycle of buildings. The World Wide Web Consortium Linked Building Data Community Group (W3C LBD-CG) hypothesises that the Linked Data models and best practices can be leveraged to achieve this vision in modern web-based applications. In this paper, we introduce the Building Topology Ontology (BOT) as a core vocabulary to this approach. It provides a high-level description of the topology of buildings including storeys and spaces, the building elements they contain, and their web-friendly 3D models. We describe how existing applications produce and consume datasets combining BOT with other ontologies that describe product catalogues, sensor observations, or Internet of Things (IoT) devices effectively implementing BIM Maturity Level 3. We evaluate our approach by exporting and querying three real-life large building models.\n\nFree download: http://www.semantic-web-journal.net/system/files/swj2279.pdf","container-title":"Semantic Web","DOI":"10.3233/SW-200385","journalAbbreviation":"Semantic Web","source":"ResearchGate","title":"BOT: the Building Topology Ontology of the W3C Linked Building Data Group","title-short":"BOT","author":[{"family":"Rasmussen","given":"Mads Holten"},{"family":"Lefrançois","given":"Maxime"},{"family":"Schneider","given":"Georg"},{"family":"Pauwels","given":"Pieter"}],"issued":{"date-parts":[["2020",11,19]]}}}],"schema":"https://github.com/citation-style-language/schema/raw/master/csl-citation.json"} </w:instrText>
      </w:r>
      <w:r w:rsidR="009F4CB3">
        <w:rPr>
          <w:lang w:val="en-GB"/>
        </w:rPr>
        <w:fldChar w:fldCharType="separate"/>
      </w:r>
      <w:r w:rsidR="009F4CB3" w:rsidRPr="009F4CB3">
        <w:rPr>
          <w:rFonts w:cs="Times New Roman"/>
        </w:rPr>
        <w:t>(Elshani et al., 2022; McGlinn &amp; Pauwels, 2022; Rasmussen et al., 2020)</w:t>
      </w:r>
      <w:r w:rsidR="009F4CB3">
        <w:rPr>
          <w:lang w:val="en-GB"/>
        </w:rPr>
        <w:fldChar w:fldCharType="end"/>
      </w:r>
      <w:r w:rsidR="26004D3B" w:rsidRPr="5158112E">
        <w:rPr>
          <w:lang w:val="en-GB"/>
        </w:rPr>
        <w:t>. They ca</w:t>
      </w:r>
      <w:r w:rsidR="52F50D7B" w:rsidRPr="5158112E">
        <w:rPr>
          <w:lang w:val="en-GB"/>
        </w:rPr>
        <w:t xml:space="preserve">n capture more information than most other </w:t>
      </w:r>
      <w:r w:rsidR="3EE59583" w:rsidRPr="5158112E">
        <w:rPr>
          <w:lang w:val="en-GB"/>
        </w:rPr>
        <w:t>data formats</w:t>
      </w:r>
      <w:r w:rsidR="52F50D7B" w:rsidRPr="5158112E">
        <w:rPr>
          <w:lang w:val="en-GB"/>
        </w:rPr>
        <w:t xml:space="preserve"> due to their non-discursive nature</w:t>
      </w:r>
      <w:r w:rsidR="01E6C7F9" w:rsidRPr="5158112E">
        <w:rPr>
          <w:lang w:val="en-GB"/>
        </w:rPr>
        <w:t>, thus provide the perfect basis for making 3D models of architecture machine readable.</w:t>
      </w:r>
      <w:r w:rsidR="4DBC3C71" w:rsidRPr="5158112E">
        <w:rPr>
          <w:lang w:val="en-GB"/>
        </w:rPr>
        <w:t xml:space="preserve"> </w:t>
      </w:r>
    </w:p>
    <w:p w14:paraId="03791A91" w14:textId="7B58E225" w:rsidR="00DE77E8" w:rsidRDefault="00DE77E8" w:rsidP="00DE77E8">
      <w:pPr>
        <w:pStyle w:val="Figure"/>
      </w:pPr>
      <w:r w:rsidRPr="006D4292">
        <w:t xml:space="preserve">Figure </w:t>
      </w:r>
      <w:r>
        <w:t>2</w:t>
      </w:r>
      <w:r w:rsidRPr="006D4292">
        <w:t xml:space="preserve"> – </w:t>
      </w:r>
      <w:r w:rsidR="004E0739">
        <w:t>Previously used g</w:t>
      </w:r>
      <w:r>
        <w:t xml:space="preserve">raph representation of a </w:t>
      </w:r>
      <w:proofErr w:type="gramStart"/>
      <w:r>
        <w:t>surface based</w:t>
      </w:r>
      <w:proofErr w:type="gramEnd"/>
      <w:r>
        <w:t xml:space="preserve"> 3D </w:t>
      </w:r>
      <w:r w:rsidR="00166BDD">
        <w:t>model</w:t>
      </w:r>
    </w:p>
    <w:p w14:paraId="49F1667F" w14:textId="2EE132C7" w:rsidR="4DBC3C71" w:rsidRDefault="4DBC3C71" w:rsidP="00DE77E8">
      <w:pPr>
        <w:pStyle w:val="CAADRIAtext"/>
        <w:ind w:firstLine="0"/>
        <w:rPr>
          <w:lang w:val="en-GB"/>
        </w:rPr>
      </w:pPr>
      <w:r w:rsidRPr="5158112E">
        <w:rPr>
          <w:lang w:val="en-GB"/>
        </w:rPr>
        <w:t xml:space="preserve">Each surface-based building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D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r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p>
    <w:p w14:paraId="190FDEB7" w14:textId="4CFC1979" w:rsidR="2225FCDB" w:rsidRDefault="2225FCDB" w:rsidP="5158112E">
      <w:pPr>
        <w:pStyle w:val="CAADRIAtext"/>
        <w:rPr>
          <w:lang w:val="en-GB"/>
        </w:rPr>
      </w:pPr>
      <w:r w:rsidRPr="5158112E">
        <w:rPr>
          <w:lang w:val="en-GB"/>
        </w:rPr>
        <w:t xml:space="preserve"> </w:t>
      </w:r>
    </w:p>
    <w:p w14:paraId="7F0D8FFD" w14:textId="49E60EA3" w:rsidR="5158112E" w:rsidRDefault="5158112E" w:rsidP="5158112E">
      <w:pPr>
        <w:pStyle w:val="CAADRIAtext"/>
        <w:rPr>
          <w:lang w:val="en-GB"/>
        </w:rPr>
      </w:pPr>
    </w:p>
    <w:p w14:paraId="49CD1272" w14:textId="59A27D0D" w:rsidR="76DBE4AD" w:rsidRPr="00573DE6" w:rsidRDefault="00D479CC" w:rsidP="001F3CBD">
      <w:pPr>
        <w:pStyle w:val="Heading2"/>
        <w:rPr>
          <w:lang w:val="en-GB"/>
        </w:rPr>
      </w:pPr>
      <w:r>
        <w:rPr>
          <w:noProof/>
        </w:rPr>
        <w:drawing>
          <wp:anchor distT="0" distB="0" distL="114300" distR="114300" simplePos="0" relativeHeight="251660288" behindDoc="0" locked="0" layoutInCell="1" allowOverlap="1" wp14:anchorId="7DB560E8" wp14:editId="30491E5A">
            <wp:simplePos x="0" y="0"/>
            <wp:positionH relativeFrom="margin">
              <wp:align>right</wp:align>
            </wp:positionH>
            <wp:positionV relativeFrom="paragraph">
              <wp:posOffset>317500</wp:posOffset>
            </wp:positionV>
            <wp:extent cx="4324350" cy="1757680"/>
            <wp:effectExtent l="0" t="0" r="0" b="0"/>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8123" name="Picture 10507281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4350" cy="1757680"/>
                    </a:xfrm>
                    <a:prstGeom prst="rect">
                      <a:avLst/>
                    </a:prstGeom>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590EA2C7" w14:textId="232A50D2" w:rsidR="00DE77E8" w:rsidRDefault="00DE77E8" w:rsidP="00DE77E8">
      <w:pPr>
        <w:pStyle w:val="Figure"/>
      </w:pPr>
      <w:r w:rsidRPr="006D4292">
        <w:t xml:space="preserve">Figure </w:t>
      </w:r>
      <w:r>
        <w:t>3</w:t>
      </w:r>
      <w:r w:rsidRPr="006D4292">
        <w:t xml:space="preserve"> – </w:t>
      </w:r>
      <w:r>
        <w:t>Model architecture</w:t>
      </w:r>
      <w:r w:rsidRPr="006D4292">
        <w:t xml:space="preserve">, as </w:t>
      </w:r>
      <w:r>
        <w:t>applied</w:t>
      </w:r>
      <w:r w:rsidRPr="006D4292">
        <w:t xml:space="preserve"> in Bauscher et al. (2024)</w:t>
      </w:r>
    </w:p>
    <w:p w14:paraId="38B26E33" w14:textId="581DF79D" w:rsidR="2FD6064D" w:rsidRDefault="419503D1" w:rsidP="00DE77E8">
      <w:pPr>
        <w:pStyle w:val="CAADRIAtext"/>
        <w:ind w:firstLine="0"/>
      </w:pPr>
      <w:r w:rsidRPr="5158112E">
        <w:rPr>
          <w:lang w:val="en-GB"/>
        </w:rPr>
        <w:t xml:space="preserve">The auto 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w:t>
      </w:r>
      <w:r w:rsidRPr="5158112E">
        <w:rPr>
          <w:lang w:val="en-GB"/>
        </w:rPr>
        <w:lastRenderedPageBreak/>
        <w:t xml:space="preserve">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ion the features though linear layers flattens the data into a </w:t>
      </w:r>
      <w:r w:rsidR="7A0AEF3C" w:rsidRPr="5158112E">
        <w:rPr>
          <w:lang w:val="en-GB"/>
        </w:rPr>
        <w:t>one-dimensional</w:t>
      </w:r>
      <w:r w:rsidR="384D441A" w:rsidRPr="5158112E">
        <w:rPr>
          <w:lang w:val="en-GB"/>
        </w:rPr>
        <w:t xml:space="preserve"> vector with always the same length. While this poses some limitations to the system, the advantages of simplicity in implementation still outweigh </w:t>
      </w:r>
      <w:r w:rsidR="2CC4CB74" w:rsidRPr="5158112E">
        <w:rPr>
          <w:lang w:val="en-GB"/>
        </w:rPr>
        <w:t>them</w:t>
      </w:r>
      <w:r w:rsidR="00DE77E8">
        <w:rPr>
          <w:lang w:val="en-GB"/>
        </w:rPr>
        <w:t xml:space="preserve"> </w:t>
      </w:r>
      <w:r w:rsidR="00DE77E8">
        <w:rPr>
          <w:lang w:val="en-GB"/>
        </w:rPr>
        <w:fldChar w:fldCharType="begin"/>
      </w:r>
      <w:r w:rsidR="00DE77E8">
        <w:rPr>
          <w:lang w:val="en-GB"/>
        </w:rPr>
        <w:instrText xml:space="preserve"> ADDIN ZOTERO_ITEM CSL_CITATION {"citationID":"J4F5EfTH","properties":{"formattedCitation":"(Guo &amp; Zhao, 2022)","plainCitation":"(Guo &amp; Zhao, 2022)","noteIndex":0},"citationItems":[{"id":50,"uris":["http://zotero.org/users/12846720/items/9FWIA9H6"],"itemData":{"id":50,"type":"article","abstract":"Graphs are important data representations for describing objects and their relationships, which appear in a wide diversity of real-world scenarios. As one of a critical problem in this area, graph generation considers learning the distributions of given graphs and generating more novel graphs. Owing to their wide range of applications, generative models for graphs, which have a rich history, however, are traditionally hand-crafted and only capable of modeling a few statistical properties of graphs. Recent advances in deep generative models for graph generation is an important step towards improving the fidelity of generated graphs and paves the way for new kinds of applications. This article provides an extensive overview of the literature in the field of deep generative models for graph generation. Firstly, the formal definition of deep generative models for the graph generation and the preliminary knowledge are provided. Secondly, taxonomies of deep generative models for both unconditional and conditional graph generation are proposed respectively; the existing works of each are compared and analyzed. After that, an overview of the evaluation metrics in this specific domain is provided. Finally, the applications that deep graph generation enables are summarized and five promising future research directions are highlighted.","DOI":"10.48550/arXiv.2007.06686","note":"arXiv:2007.06686 [cs, stat]","number":"arXiv:2007.06686","publisher":"arXiv","source":"arXiv.org","title":"A Systematic Survey on Deep Generative Models for Graph Generation","URL":"http://arxiv.org/abs/2007.06686","author":[{"family":"Guo","given":"Xiaojie"},{"family":"Zhao","given":"Liang"}],"accessed":{"date-parts":[["2023",11,29]]},"issued":{"date-parts":[["2022",10,4]]}}}],"schema":"https://github.com/citation-style-language/schema/raw/master/csl-citation.json"} </w:instrText>
      </w:r>
      <w:r w:rsidR="00DE77E8">
        <w:rPr>
          <w:lang w:val="en-GB"/>
        </w:rPr>
        <w:fldChar w:fldCharType="separate"/>
      </w:r>
      <w:r w:rsidR="00DE77E8" w:rsidRPr="00DE77E8">
        <w:rPr>
          <w:rFonts w:cs="Times New Roman"/>
        </w:rPr>
        <w:t>(Guo &amp; Zhao, 2022)</w:t>
      </w:r>
      <w:r w:rsidR="00DE77E8">
        <w:rPr>
          <w:lang w:val="en-GB"/>
        </w:rPr>
        <w:fldChar w:fldCharType="end"/>
      </w:r>
      <w:r w:rsidR="17574D10" w:rsidRPr="5158112E">
        <w:rPr>
          <w:lang w:val="en-GB"/>
        </w:rPr>
        <w:t>.</w:t>
      </w:r>
    </w:p>
    <w:p w14:paraId="0D2C41B0" w14:textId="240A3C25" w:rsidR="00DE77E8" w:rsidRDefault="2FD6064D" w:rsidP="00DE77E8">
      <w:pPr>
        <w:pStyle w:val="CAADRIAtext"/>
        <w:rPr>
          <w:lang w:val="en-GB"/>
        </w:rPr>
      </w:pPr>
      <w:r w:rsidRPr="5158112E">
        <w:rPr>
          <w:lang w:val="en-GB"/>
        </w:rPr>
        <w:t>Another limitation is the chosen dimension of the latent space</w:t>
      </w:r>
      <w:r w:rsidR="00DE77E8">
        <w:rPr>
          <w:lang w:val="en-GB"/>
        </w:rPr>
        <w:t xml:space="preserve"> - three -</w:t>
      </w:r>
      <w:r w:rsidRPr="5158112E">
        <w:rPr>
          <w:lang w:val="en-GB"/>
        </w:rPr>
        <w:t xml:space="preserve"> which restricts the performance of the model</w:t>
      </w:r>
      <w:r w:rsidR="338A56D5" w:rsidRPr="5158112E">
        <w:rPr>
          <w:lang w:val="en-GB"/>
        </w:rPr>
        <w:t xml:space="preserve">. Yet again, the simplicity and </w:t>
      </w:r>
      <w:r w:rsidR="49E60FF3" w:rsidRPr="5158112E">
        <w:rPr>
          <w:lang w:val="en-GB"/>
        </w:rPr>
        <w:t>possibility of visualization</w:t>
      </w:r>
      <w:r w:rsidR="338A56D5" w:rsidRPr="5158112E">
        <w:rPr>
          <w:lang w:val="en-GB"/>
        </w:rPr>
        <w:t xml:space="preserve"> outweigh the disadvantages, also </w:t>
      </w:r>
      <w:r w:rsidR="00894D76" w:rsidRPr="5158112E">
        <w:rPr>
          <w:lang w:val="en-GB"/>
        </w:rPr>
        <w:t>considering</w:t>
      </w:r>
      <w:r w:rsidR="338A56D5" w:rsidRPr="5158112E">
        <w:rPr>
          <w:lang w:val="en-GB"/>
        </w:rPr>
        <w:t xml:space="preserve"> that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66FF755C" w:rsidR="13ADE59C" w:rsidRDefault="13ADE59C" w:rsidP="00543431">
      <w:pPr>
        <w:pStyle w:val="Heading0"/>
      </w:pPr>
      <w:r w:rsidRPr="5158112E">
        <w:t xml:space="preserve">Adapted </w:t>
      </w:r>
      <w:r w:rsidR="13BF166A" w:rsidRPr="5158112E">
        <w:t>Methodology</w:t>
      </w:r>
    </w:p>
    <w:p w14:paraId="433CE46D" w14:textId="4890857B" w:rsidR="00DE77E8" w:rsidRPr="00DE77E8" w:rsidRDefault="00C9051C" w:rsidP="00DE77E8">
      <w:pPr>
        <w:pStyle w:val="Heading2"/>
      </w:pPr>
      <w:r>
        <w:t>3</w:t>
      </w:r>
      <w:r w:rsidR="53744AA1">
        <w:t>.1 DATASET</w:t>
      </w:r>
    </w:p>
    <w:p w14:paraId="66CB7836" w14:textId="45D6191D"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be applied to </w:t>
      </w:r>
      <w:r w:rsidR="009D5EEB">
        <w:t>our</w:t>
      </w:r>
      <w:r w:rsidR="31E6B79E">
        <w:t xml:space="preserve"> original research on 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132620B7" w14:textId="7B2AFDE5" w:rsidR="00DE77E8" w:rsidRDefault="00361C06" w:rsidP="00262972">
      <w:pPr>
        <w:pStyle w:val="Figure"/>
      </w:pPr>
      <w:r>
        <w:rPr>
          <w:noProof/>
        </w:rPr>
        <w:drawing>
          <wp:anchor distT="0" distB="0" distL="114300" distR="114300" simplePos="0" relativeHeight="251672576" behindDoc="0" locked="0" layoutInCell="1" allowOverlap="1" wp14:anchorId="066E15ED" wp14:editId="35AB28B6">
            <wp:simplePos x="0" y="0"/>
            <wp:positionH relativeFrom="margin">
              <wp:align>right</wp:align>
            </wp:positionH>
            <wp:positionV relativeFrom="paragraph">
              <wp:posOffset>168910</wp:posOffset>
            </wp:positionV>
            <wp:extent cx="4298950" cy="254000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6565" r="2261" b="2504"/>
                    <a:stretch/>
                  </pic:blipFill>
                  <pic:spPr bwMode="auto">
                    <a:xfrm>
                      <a:off x="0" y="0"/>
                      <a:ext cx="4298950" cy="2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E8" w:rsidRPr="006D4292">
        <w:t xml:space="preserve">Figure </w:t>
      </w:r>
      <w:r w:rsidR="00DE77E8">
        <w:t>4</w:t>
      </w:r>
      <w:r w:rsidR="00DE77E8" w:rsidRPr="006D4292">
        <w:t xml:space="preserve"> –</w:t>
      </w:r>
      <w:r w:rsidR="00B309AD">
        <w:t>Plans Mies van der Rohe.</w:t>
      </w:r>
      <w:r w:rsidR="00262972" w:rsidRPr="00262972">
        <w:t xml:space="preserve"> </w:t>
      </w:r>
      <w:r w:rsidR="00262972">
        <w:t>Left: Farnsworth House</w:t>
      </w:r>
      <w:r w:rsidR="00B309AD">
        <w:t xml:space="preserve">, Centre: Barcelona Pavillon, </w:t>
      </w:r>
      <w:proofErr w:type="gramStart"/>
      <w:r w:rsidR="00262972">
        <w:t>Right</w:t>
      </w:r>
      <w:proofErr w:type="gramEnd"/>
      <w:r w:rsidR="00262972">
        <w:t>: Brick Country House. Original plans</w:t>
      </w:r>
      <w:r w:rsidR="004E0739">
        <w:t xml:space="preserve"> simplified and</w:t>
      </w:r>
      <w:r w:rsidR="00262972">
        <w:t xml:space="preserve"> redrawn by the author.</w:t>
      </w:r>
    </w:p>
    <w:p w14:paraId="282C2FC5" w14:textId="4F384887" w:rsidR="00543431" w:rsidRDefault="61109046" w:rsidP="00B826AA">
      <w:pPr>
        <w:pStyle w:val="CAADRIAtext"/>
        <w:ind w:firstLine="0"/>
      </w:pPr>
      <w:r>
        <w:t xml:space="preserve">Therefore, the first point quoted can be addressed by further developing the existing dataset towards a more </w:t>
      </w:r>
      <w:r w:rsidR="009D5EEB">
        <w:t>heterogeneous</w:t>
      </w:r>
      <w:r>
        <w:t xml:space="preserve"> landscape</w:t>
      </w:r>
      <w:r w:rsidR="1D55B0D5">
        <w:t xml:space="preserve"> for better overall performance. </w:t>
      </w:r>
      <w:r w:rsidR="009D5EEB">
        <w:t xml:space="preserve">We </w:t>
      </w:r>
      <w:r w:rsidR="02CAE6C9">
        <w:t>shr</w:t>
      </w:r>
      <w:r w:rsidR="7E2E4413">
        <w:t>ank</w:t>
      </w:r>
      <w:r w:rsidR="02CAE6C9">
        <w:t xml:space="preserve"> the original </w:t>
      </w:r>
      <w:r w:rsidR="6EDB33B2">
        <w:t>number</w:t>
      </w:r>
      <w:r w:rsidR="02CAE6C9">
        <w:t xml:space="preserve"> of houses from four to </w:t>
      </w:r>
      <w:r w:rsidR="00B309AD">
        <w:t>three</w:t>
      </w:r>
      <w:r w:rsidR="33ED43F7">
        <w:t>, continuing development with Mies van der Rohe’s Farnsworth House and Barcelona Pavillon</w:t>
      </w:r>
      <w:r w:rsidR="00B309AD">
        <w:t>, as well as a new addition of the conceptional plans drawn around 1923 for the Brick Country House (Fig. 4)</w:t>
      </w:r>
      <w:r w:rsidR="33ED43F7">
        <w:t xml:space="preserve">. </w:t>
      </w:r>
      <w:r w:rsidR="00B309AD">
        <w:t xml:space="preserve">These buildings now also function more as conceptional assistants rather than direct input for augmentation, as the method relies now on an iterative </w:t>
      </w:r>
      <w:r w:rsidR="00F31A37">
        <w:t xml:space="preserve">process that starts from scratch rather than modifying existing geometry. </w:t>
      </w:r>
      <w:r w:rsidR="33ED43F7">
        <w:t>By choosing architectures</w:t>
      </w:r>
      <w:r w:rsidR="00CF621A">
        <w:t xml:space="preserve"> </w:t>
      </w:r>
      <w:r w:rsidR="33ED43F7">
        <w:t>by the same architect</w:t>
      </w:r>
      <w:r w:rsidR="00543431">
        <w:t xml:space="preserve"> as guidelines</w:t>
      </w:r>
      <w:r w:rsidR="33ED43F7">
        <w:t xml:space="preserve">, which differ in </w:t>
      </w:r>
      <w:r w:rsidR="74AAB9E7">
        <w:t>size, typology, proportion and layout but follow similar geometrical design principles</w:t>
      </w:r>
      <w:r w:rsidR="00543431">
        <w:t xml:space="preserve"> (open floor plan, grids, horizontal planes)</w:t>
      </w:r>
      <w:r w:rsidR="74AAB9E7">
        <w:t xml:space="preserve">, we </w:t>
      </w:r>
      <w:r w:rsidR="00B309AD">
        <w:t>open</w:t>
      </w:r>
      <w:r w:rsidR="74AAB9E7">
        <w:t xml:space="preserve"> the </w:t>
      </w:r>
      <w:r w:rsidR="5B37DE09">
        <w:t>room for a more seamless transition between one another.</w:t>
      </w:r>
    </w:p>
    <w:p w14:paraId="1C5E39F7" w14:textId="3C054B3B" w:rsidR="00F31A37" w:rsidRDefault="00907D21" w:rsidP="5158112E">
      <w:pPr>
        <w:pStyle w:val="CAADRIAtext"/>
        <w:ind w:firstLine="0"/>
      </w:pPr>
      <w:r>
        <w:rPr>
          <w:noProof/>
        </w:rPr>
        <w:lastRenderedPageBreak/>
        <w:drawing>
          <wp:anchor distT="0" distB="0" distL="114300" distR="114300" simplePos="0" relativeHeight="251665408" behindDoc="0" locked="0" layoutInCell="1" allowOverlap="1" wp14:anchorId="5503C674" wp14:editId="2521FD7F">
            <wp:simplePos x="0" y="0"/>
            <wp:positionH relativeFrom="margin">
              <wp:posOffset>-1270</wp:posOffset>
            </wp:positionH>
            <wp:positionV relativeFrom="paragraph">
              <wp:posOffset>1031240</wp:posOffset>
            </wp:positionV>
            <wp:extent cx="4321175" cy="3027680"/>
            <wp:effectExtent l="0" t="0" r="3175" b="127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460" t="4205"/>
                    <a:stretch/>
                  </pic:blipFill>
                  <pic:spPr bwMode="auto">
                    <a:xfrm>
                      <a:off x="0" y="0"/>
                      <a:ext cx="4321175"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As a main driver for the definition of space in Mies van der Rohes geometries we identified the roof shapes. These rectangles are initially placed in the generative algorithm which is implemented in the Grasshopper/Rhino environment. The roof rectangles are then further subdivided into the subspaces over which they lay. For each edge of the subspace, a wall is placed in a random position with a random length. Finally, a floor geometry is generated by creating a boundary rectangle around the wall and roof projections</w:t>
      </w:r>
      <w:r w:rsidR="00116F60">
        <w:t xml:space="preserve"> (Fig. 5)</w:t>
      </w:r>
      <w:r w:rsidR="00F31A37">
        <w:t>.</w:t>
      </w:r>
    </w:p>
    <w:p w14:paraId="38DF9CC4" w14:textId="2A0E766A" w:rsidR="00543431" w:rsidRDefault="00CF621A" w:rsidP="00CF621A">
      <w:pPr>
        <w:pStyle w:val="Figure"/>
      </w:pPr>
      <w:commentRangeStart w:id="1"/>
      <w:commentRangeStart w:id="2"/>
      <w:r w:rsidRPr="006D4292">
        <w:t>Figure</w:t>
      </w:r>
      <w:r>
        <w:t xml:space="preserve"> 5 – Example of generated </w:t>
      </w:r>
      <w:r w:rsidR="00907D21">
        <w:t>models in the style of Mies van der Rohe</w:t>
      </w:r>
      <w:commentRangeEnd w:id="1"/>
      <w:r w:rsidR="00262972">
        <w:rPr>
          <w:rStyle w:val="CommentReference"/>
          <w:rFonts w:cs="Times New Roman"/>
          <w:i w:val="0"/>
          <w:iCs w:val="0"/>
          <w:color w:val="auto"/>
          <w:spacing w:val="0"/>
          <w:lang w:val="en-US" w:eastAsia="en-US"/>
        </w:rPr>
        <w:commentReference w:id="1"/>
      </w:r>
      <w:commentRangeEnd w:id="2"/>
      <w:r w:rsidR="00D63382">
        <w:rPr>
          <w:rStyle w:val="CommentReference"/>
          <w:rFonts w:cs="Times New Roman"/>
          <w:i w:val="0"/>
          <w:iCs w:val="0"/>
          <w:color w:val="auto"/>
          <w:spacing w:val="0"/>
          <w:lang w:val="en-US" w:eastAsia="en-US"/>
        </w:rPr>
        <w:commentReference w:id="2"/>
      </w:r>
    </w:p>
    <w:p w14:paraId="43DBFC3C" w14:textId="040D51AA" w:rsidR="53744AA1" w:rsidRPr="00573DE6" w:rsidRDefault="00EB6165" w:rsidP="001F3CBD">
      <w:pPr>
        <w:pStyle w:val="Heading2"/>
        <w:rPr>
          <w:lang w:val="en-GB"/>
        </w:rPr>
      </w:pPr>
      <w:r>
        <w:rPr>
          <w:noProof/>
        </w:rPr>
        <w:drawing>
          <wp:anchor distT="0" distB="0" distL="114300" distR="114300" simplePos="0" relativeHeight="251673600" behindDoc="0" locked="0" layoutInCell="1" allowOverlap="1" wp14:anchorId="25981CC7" wp14:editId="25BAB793">
            <wp:simplePos x="0" y="0"/>
            <wp:positionH relativeFrom="margin">
              <wp:align>right</wp:align>
            </wp:positionH>
            <wp:positionV relativeFrom="paragraph">
              <wp:posOffset>417195</wp:posOffset>
            </wp:positionV>
            <wp:extent cx="4345305" cy="1819275"/>
            <wp:effectExtent l="0" t="0" r="0" b="9525"/>
            <wp:wrapTopAndBottom/>
            <wp:docPr id="1561722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2223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t="20392" b="20392"/>
                    <a:stretch>
                      <a:fillRect/>
                    </a:stretch>
                  </pic:blipFill>
                  <pic:spPr bwMode="auto">
                    <a:xfrm>
                      <a:off x="0" y="0"/>
                      <a:ext cx="4345305" cy="1819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3</w:t>
      </w:r>
      <w:r w:rsidR="53744AA1" w:rsidRPr="00573DE6">
        <w:rPr>
          <w:lang w:val="en-GB"/>
        </w:rPr>
        <w:t>.2 DATA REPRESENTATION</w:t>
      </w:r>
    </w:p>
    <w:p w14:paraId="27DE9B2F" w14:textId="4A88BAF3" w:rsidR="00543431" w:rsidRDefault="00543431" w:rsidP="00543431">
      <w:pPr>
        <w:pStyle w:val="Figure"/>
      </w:pPr>
      <w:bookmarkStart w:id="3" w:name="_Hlk188911346"/>
      <w:r w:rsidRPr="006D4292">
        <w:t>Figure</w:t>
      </w:r>
      <w:r>
        <w:t xml:space="preserve"> 6 – Options for representation of a 3D model as a graph</w:t>
      </w:r>
    </w:p>
    <w:bookmarkEnd w:id="3"/>
    <w:p w14:paraId="7AC6F5D6" w14:textId="33270BA6" w:rsidR="4C7AE4D7" w:rsidRDefault="4C7AE4D7" w:rsidP="5158112E">
      <w:pPr>
        <w:pStyle w:val="CAADRIAtext"/>
        <w:ind w:firstLine="0"/>
      </w:pPr>
      <w:r>
        <w:t>As the used conversion process from 3D model to graph and back has proved to be highly influential on the generated outcome from the AI system, we introduce now thre</w:t>
      </w:r>
      <w:r w:rsidR="09E6210F">
        <w:t>e options (Fig below) then can be compared against each other for more transparency and understanding.</w:t>
      </w:r>
    </w:p>
    <w:p w14:paraId="78BBC94B" w14:textId="7426B9AD" w:rsidR="09E6210F" w:rsidRDefault="09E6210F" w:rsidP="5158112E">
      <w:pPr>
        <w:pStyle w:val="CAADRIAtext"/>
        <w:ind w:firstLine="0"/>
      </w:pPr>
      <w:r>
        <w:t>Option A is what was used before and generated controllable and valuable results,</w:t>
      </w:r>
      <w:r w:rsidR="547C9E2C">
        <w:t xml:space="preserve"> but with limitations. Each surface in the model thus node in graph is represented by its </w:t>
      </w:r>
      <w:r w:rsidR="6C36D137">
        <w:t>center</w:t>
      </w:r>
      <w:r w:rsidR="547C9E2C">
        <w:t xml:space="preserve"> point, width and length, and orientation</w:t>
      </w:r>
      <w:r w:rsidR="5589A941">
        <w:t xml:space="preserve"> </w:t>
      </w:r>
      <w:r w:rsidR="00543431">
        <w:t>regarding</w:t>
      </w:r>
      <w:r w:rsidR="5589A941">
        <w:t xml:space="preserve"> the global world planes. While movement in X, Y</w:t>
      </w:r>
      <w:r w:rsidR="4FE9A55C">
        <w:t xml:space="preserve">, </w:t>
      </w:r>
      <w:r w:rsidR="5589A941">
        <w:t>Z</w:t>
      </w:r>
      <w:r w:rsidR="71282633">
        <w:t xml:space="preserve"> as well as </w:t>
      </w:r>
      <w:r w:rsidR="353DE343">
        <w:t>changes</w:t>
      </w:r>
      <w:r w:rsidR="71282633">
        <w:t xml:space="preserve"> in width and height</w:t>
      </w:r>
      <w:r w:rsidR="5589A941">
        <w:t xml:space="preserve"> is </w:t>
      </w:r>
      <w:r w:rsidR="626DE6B5">
        <w:t>continuous, the rotation values are discrete and allow for three different cases.</w:t>
      </w:r>
    </w:p>
    <w:p w14:paraId="4BA0D9BE" w14:textId="72A67D1C" w:rsidR="00262972" w:rsidRDefault="471A4C76" w:rsidP="5158112E">
      <w:pPr>
        <w:pStyle w:val="CAADRIAtext"/>
        <w:ind w:firstLine="0"/>
      </w:pPr>
      <w:r>
        <w:t xml:space="preserve">Option C </w:t>
      </w:r>
      <w:r w:rsidR="24ECC83C">
        <w:t>defines the surface by its corner points instead of width – height – center. This</w:t>
      </w:r>
      <w:r w:rsidR="0FB17C9C">
        <w:t xml:space="preserve"> option </w:t>
      </w:r>
      <w:r w:rsidR="00144202">
        <w:t xml:space="preserve">offers </w:t>
      </w:r>
      <w:r w:rsidR="0FB17C9C">
        <w:t xml:space="preserve">most geometrical </w:t>
      </w:r>
      <w:r w:rsidR="00144202">
        <w:t>freedom but</w:t>
      </w:r>
      <w:r w:rsidR="0FB17C9C">
        <w:t xml:space="preserve"> also </w:t>
      </w:r>
      <w:r w:rsidR="00144202">
        <w:t xml:space="preserve">has </w:t>
      </w:r>
      <w:r w:rsidR="0FB17C9C">
        <w:t xml:space="preserve">the highest potential of creating faulty and </w:t>
      </w:r>
      <w:r w:rsidR="00BC5F84">
        <w:t>il</w:t>
      </w:r>
      <w:r w:rsidR="0FB17C9C">
        <w:t xml:space="preserve">logical geometries </w:t>
      </w:r>
      <w:r w:rsidR="5B1BB913">
        <w:t xml:space="preserve">if the concept of the corner points is not learned </w:t>
      </w:r>
      <w:r w:rsidR="5B1BB913">
        <w:lastRenderedPageBreak/>
        <w:t>properly be the autoencoder.</w:t>
      </w:r>
    </w:p>
    <w:p w14:paraId="7284829F" w14:textId="359CBD5B" w:rsidR="5B989E68" w:rsidRDefault="5B989E68" w:rsidP="5158112E">
      <w:pPr>
        <w:pStyle w:val="CAADRIAtext"/>
        <w:ind w:firstLine="0"/>
      </w:pPr>
    </w:p>
    <w:p w14:paraId="1C3321DA" w14:textId="781A81D2" w:rsidR="53744AA1" w:rsidRPr="001C2F69" w:rsidRDefault="00D479CC" w:rsidP="001F3CBD">
      <w:pPr>
        <w:pStyle w:val="Heading2"/>
        <w:rPr>
          <w:lang w:val="en-GB"/>
        </w:rPr>
      </w:pPr>
      <w:r>
        <w:rPr>
          <w:noProof/>
        </w:rPr>
        <w:drawing>
          <wp:anchor distT="0" distB="0" distL="114300" distR="114300" simplePos="0" relativeHeight="251679744" behindDoc="0" locked="0" layoutInCell="1" allowOverlap="1" wp14:anchorId="75C8AA14" wp14:editId="2BF34FCC">
            <wp:simplePos x="0" y="0"/>
            <wp:positionH relativeFrom="margin">
              <wp:posOffset>-1270</wp:posOffset>
            </wp:positionH>
            <wp:positionV relativeFrom="paragraph">
              <wp:posOffset>354965</wp:posOffset>
            </wp:positionV>
            <wp:extent cx="4324350" cy="1757045"/>
            <wp:effectExtent l="0" t="0" r="0" b="0"/>
            <wp:wrapTopAndBottom/>
            <wp:docPr id="1466063050" name="Picture 146606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3050" name="Picture 146606305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4350" cy="1757045"/>
                    </a:xfrm>
                    <a:prstGeom prst="rect">
                      <a:avLst/>
                    </a:prstGeom>
                  </pic:spPr>
                </pic:pic>
              </a:graphicData>
            </a:graphic>
            <wp14:sizeRelH relativeFrom="margin">
              <wp14:pctWidth>0</wp14:pctWidth>
            </wp14:sizeRelH>
            <wp14:sizeRelV relativeFrom="margin">
              <wp14:pctHeight>0</wp14:pctHeight>
            </wp14:sizeRelV>
          </wp:anchor>
        </w:drawing>
      </w:r>
      <w:r w:rsidR="53744AA1" w:rsidRPr="001C2F69">
        <w:rPr>
          <w:lang w:val="en-GB"/>
        </w:rPr>
        <w:t>2.3 GRAPH AUTOENCODER</w:t>
      </w:r>
    </w:p>
    <w:p w14:paraId="06D17640" w14:textId="251C79AE" w:rsidR="00166BDD" w:rsidRPr="00166BDD" w:rsidRDefault="00166BDD" w:rsidP="00166BDD">
      <w:pPr>
        <w:pStyle w:val="Figure"/>
      </w:pPr>
      <w:r w:rsidRPr="006D4292">
        <w:t>Figure</w:t>
      </w:r>
      <w:r>
        <w:t xml:space="preserve"> 7 - Graph Autoencoder Model with variable node count in training data</w:t>
      </w:r>
    </w:p>
    <w:p w14:paraId="43B3DE99" w14:textId="7E77D2B4" w:rsidR="00166BDD" w:rsidRDefault="57A6990C" w:rsidP="00166BDD">
      <w:pPr>
        <w:pStyle w:val="CAADRIAtext"/>
      </w:pPr>
      <w:r>
        <w:t xml:space="preserve">The graph autoencoder model </w:t>
      </w:r>
      <w:r w:rsidR="00166BDD">
        <w:t xml:space="preserve">(Fig. 7) </w:t>
      </w:r>
      <w:r>
        <w:t xml:space="preserve">stays mostly the same as described in paragraph 1.3. </w:t>
      </w:r>
      <w:r w:rsidR="26893341">
        <w:t>The main limitation before was due to the decoder architecture, the buildings in the dataset must all be made up by the same number of surfaces, which now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been </w:t>
      </w:r>
      <w:r w:rsidR="00894D76">
        <w:t>input</w:t>
      </w:r>
      <w:r w:rsidR="17F0F530">
        <w:t>, we use a mask to decode only as many elements as needed.</w:t>
      </w:r>
      <w:r w:rsidR="692FED62">
        <w:t xml:space="preserve"> </w:t>
      </w:r>
      <w:r w:rsidR="00166BDD">
        <w:t>This mask is predicted via a second branch in the decoder with three linear layers. The final model used the following variables:</w:t>
      </w:r>
    </w:p>
    <w:p w14:paraId="666F7BA8" w14:textId="4152C979" w:rsidR="00166BDD" w:rsidRDefault="00166BDD" w:rsidP="00166BDD">
      <w:pPr>
        <w:pStyle w:val="CAADRIAtext"/>
      </w:pPr>
      <w:r>
        <w:t>- Epochs: 1000</w:t>
      </w:r>
    </w:p>
    <w:p w14:paraId="5DE7C155" w14:textId="24E32782" w:rsidR="00166BDD" w:rsidRDefault="00166BDD" w:rsidP="00166BDD">
      <w:pPr>
        <w:pStyle w:val="CAADRIAtext"/>
      </w:pPr>
      <w:r>
        <w:t>- Learning Rate: 0.001</w:t>
      </w:r>
    </w:p>
    <w:p w14:paraId="1EF0C9E6" w14:textId="2D85077B" w:rsidR="00166BDD" w:rsidRDefault="00166BDD" w:rsidP="00166BDD">
      <w:pPr>
        <w:pStyle w:val="CAADRIAtext"/>
      </w:pPr>
      <w:r>
        <w:t xml:space="preserve">- </w:t>
      </w:r>
      <w:proofErr w:type="spellStart"/>
      <w:r>
        <w:t>Optimiser</w:t>
      </w:r>
      <w:proofErr w:type="spellEnd"/>
      <w:r>
        <w:t>: Adam</w:t>
      </w:r>
    </w:p>
    <w:p w14:paraId="167E453D" w14:textId="634619EF" w:rsidR="00166BDD" w:rsidRDefault="00166BDD" w:rsidP="00166BDD">
      <w:pPr>
        <w:pStyle w:val="CAADRIAtext"/>
      </w:pPr>
      <w:r>
        <w:t>- Loss function: Mean Squared Error</w:t>
      </w:r>
    </w:p>
    <w:p w14:paraId="5845140E" w14:textId="1EF678C5" w:rsidR="57A6990C" w:rsidRDefault="00166BDD" w:rsidP="00166BDD">
      <w:pPr>
        <w:pStyle w:val="CAADRIAtext"/>
      </w:pPr>
      <w:r>
        <w:t xml:space="preserve">- Activation function: </w:t>
      </w:r>
      <w:proofErr w:type="spellStart"/>
      <w:r>
        <w:t>ReLu</w:t>
      </w:r>
      <w:proofErr w:type="spellEnd"/>
    </w:p>
    <w:p w14:paraId="5AF509FC" w14:textId="39EB0D1D" w:rsidR="5158112E" w:rsidRDefault="00166BDD" w:rsidP="00CF621A">
      <w:pPr>
        <w:pStyle w:val="CAADRIAtext"/>
      </w:pPr>
      <w:r>
        <w:t>- Train, Validate, Test: 80%, 10%, 10%</w:t>
      </w:r>
    </w:p>
    <w:p w14:paraId="34BD27D6" w14:textId="29B35A44" w:rsidR="00166BDD" w:rsidRDefault="00166BDD" w:rsidP="00166BDD">
      <w:pPr>
        <w:pStyle w:val="Heading0"/>
      </w:pPr>
      <w:r>
        <w:t xml:space="preserve"> </w:t>
      </w:r>
      <w:r w:rsidR="53744AA1" w:rsidRPr="5158112E">
        <w:t>Results</w:t>
      </w:r>
    </w:p>
    <w:p w14:paraId="425CB431" w14:textId="46E09616" w:rsidR="004C7947" w:rsidRPr="00033E1E" w:rsidRDefault="00965650" w:rsidP="00033E1E">
      <w:pPr>
        <w:pStyle w:val="CAADRIAtextfirst"/>
        <w:rPr>
          <w:lang w:val="en-GB"/>
        </w:rPr>
      </w:pPr>
      <w:r>
        <w:rPr>
          <w:i/>
          <w:iCs/>
          <w:noProof/>
          <w:sz w:val="16"/>
          <w:szCs w:val="16"/>
          <w:lang w:val="en-GB"/>
        </w:rPr>
        <w:drawing>
          <wp:anchor distT="0" distB="0" distL="114300" distR="114300" simplePos="0" relativeHeight="251676672" behindDoc="0" locked="0" layoutInCell="1" allowOverlap="1" wp14:anchorId="001154F7" wp14:editId="6DDC3038">
            <wp:simplePos x="0" y="0"/>
            <wp:positionH relativeFrom="margin">
              <wp:posOffset>17780</wp:posOffset>
            </wp:positionH>
            <wp:positionV relativeFrom="paragraph">
              <wp:posOffset>1905000</wp:posOffset>
            </wp:positionV>
            <wp:extent cx="4326890" cy="1419225"/>
            <wp:effectExtent l="0" t="0" r="0" b="9525"/>
            <wp:wrapTopAndBottom/>
            <wp:docPr id="559118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8106"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t="5566" b="5566"/>
                    <a:stretch>
                      <a:fillRect/>
                    </a:stretch>
                  </pic:blipFill>
                  <pic:spPr bwMode="auto">
                    <a:xfrm>
                      <a:off x="0" y="0"/>
                      <a:ext cx="4326890" cy="1419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GB"/>
        </w:rPr>
        <w:t>We compare the newly trained latent space with the previously used space trained with the old dataset, as well as with a random distribution of points in the same</w:t>
      </w:r>
      <w:r w:rsidR="006F0F3D">
        <w:rPr>
          <w:lang w:val="en-GB"/>
        </w:rPr>
        <w:t xml:space="preserve"> </w:t>
      </w:r>
      <w:r>
        <w:rPr>
          <w:lang w:val="en-GB"/>
        </w:rPr>
        <w:t xml:space="preserve">1x1x1 </w:t>
      </w:r>
      <w:r w:rsidR="006F0F3D">
        <w:rPr>
          <w:lang w:val="en-GB"/>
        </w:rPr>
        <w:t xml:space="preserve">boundary </w:t>
      </w:r>
      <w:r>
        <w:rPr>
          <w:lang w:val="en-GB"/>
        </w:rPr>
        <w:t xml:space="preserve">cube. </w:t>
      </w:r>
      <w:r w:rsidRPr="00965650">
        <w:rPr>
          <w:lang w:val="en-GB"/>
        </w:rPr>
        <w:t>Apart from a visual comparison</w:t>
      </w:r>
      <w:r w:rsidR="006F0F3D">
        <w:rPr>
          <w:lang w:val="en-GB"/>
        </w:rPr>
        <w:t xml:space="preserve"> (Fig. 9)</w:t>
      </w:r>
      <w:r w:rsidRPr="00965650">
        <w:rPr>
          <w:lang w:val="en-GB"/>
        </w:rPr>
        <w:t>, we use multiple algorithms</w:t>
      </w:r>
      <w:r w:rsidR="006F0F3D">
        <w:rPr>
          <w:lang w:val="en-GB"/>
        </w:rPr>
        <w:t xml:space="preserve"> (Tab. 1) </w:t>
      </w:r>
      <w:r w:rsidRPr="00965650">
        <w:rPr>
          <w:lang w:val="en-GB"/>
        </w:rPr>
        <w:t>that quantitatively assess the spatial structure of our data. Nearest Neighbo</w:t>
      </w:r>
      <w:r w:rsidR="006F0F3D">
        <w:rPr>
          <w:lang w:val="en-GB"/>
        </w:rPr>
        <w:t>u</w:t>
      </w:r>
      <w:r w:rsidRPr="00965650">
        <w:rPr>
          <w:lang w:val="en-GB"/>
        </w:rPr>
        <w:t xml:space="preserve">r Variance </w:t>
      </w:r>
      <w:r w:rsidR="006F0F3D">
        <w:rPr>
          <w:lang w:val="en-GB"/>
        </w:rPr>
        <w:fldChar w:fldCharType="begin"/>
      </w:r>
      <w:r w:rsidR="006F0F3D">
        <w:rPr>
          <w:lang w:val="en-GB"/>
        </w:rPr>
        <w:instrText xml:space="preserve"> ADDIN ZOTERO_ITEM CSL_CITATION {"citationID":"7j9ab6wr","properties":{"formattedCitation":"(Clark &amp; Evans, 1954)","plainCitation":"(Clark &amp; Evans, 1954)","noteIndex":0},"citationItems":[{"id":1212,"uris":["http://zotero.org/groups/5799997/items/6AT7AD8J"],"itemData":{"id":1212,"type":"article-journal","container-title":"Ecology","DOI":"10.2307/1931034","ISSN":"1939-9170","issue":"4","language":"en","license":"© 1954 by the Ecological Society of America","note":"_eprint: https://onlinelibrary.wiley.com/doi/pdf/10.2307/1931034","page":"445-453","source":"Wiley Online Library","title":"Distance to Nearest Neighbor as a Measure of Spatial Relationships in Populations","volume":"35","author":[{"family":"Clark","given":"Philip J."},{"family":"Evans","given":"Francis C."}],"issued":{"date-parts":[["1954"]]}}}],"schema":"https://github.com/citation-style-language/schema/raw/master/csl-citation.json"} </w:instrText>
      </w:r>
      <w:r w:rsidR="006F0F3D">
        <w:rPr>
          <w:lang w:val="en-GB"/>
        </w:rPr>
        <w:fldChar w:fldCharType="separate"/>
      </w:r>
      <w:r w:rsidR="006F0F3D" w:rsidRPr="006F0F3D">
        <w:rPr>
          <w:rFonts w:cs="Times New Roman"/>
        </w:rPr>
        <w:t>(Clark &amp; Evans, 1954)</w:t>
      </w:r>
      <w:r w:rsidR="006F0F3D">
        <w:rPr>
          <w:lang w:val="en-GB"/>
        </w:rPr>
        <w:fldChar w:fldCharType="end"/>
      </w:r>
      <w:r w:rsidR="006F0F3D">
        <w:rPr>
          <w:lang w:val="en-GB"/>
        </w:rPr>
        <w:t xml:space="preserve"> </w:t>
      </w:r>
      <w:r w:rsidRPr="00965650">
        <w:rPr>
          <w:lang w:val="en-GB"/>
        </w:rPr>
        <w:t xml:space="preserve">measures the variability in distances to the nearest point, helping us detect clustering by showing whether points are evenly distributed or form tight groups. DBSCAN (Density-Based Spatial Clustering of Applications with Noise) </w:t>
      </w:r>
      <w:r w:rsidR="006F0F3D">
        <w:rPr>
          <w:lang w:val="en-GB"/>
        </w:rPr>
        <w:fldChar w:fldCharType="begin"/>
      </w:r>
      <w:r w:rsidR="006F0F3D">
        <w:rPr>
          <w:lang w:val="en-GB"/>
        </w:rPr>
        <w:instrText xml:space="preserve"> ADDIN ZOTERO_ITEM CSL_CITATION {"citationID":"7redIVKm","properties":{"formattedCitation":"(Ester et al., 1996)","plainCitation":"(Ester et al., 1996)","noteIndex":0},"citationItems":[{"id":1214,"uris":["http://zotero.org/groups/5799997/items/F9TB4QF6"],"itemData":{"id":1214,"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5",2,5]]},"issued":{"date-parts":[["1996",8,2]]}}}],"schema":"https://github.com/citation-style-language/schema/raw/master/csl-citation.json"} </w:instrText>
      </w:r>
      <w:r w:rsidR="006F0F3D">
        <w:rPr>
          <w:lang w:val="en-GB"/>
        </w:rPr>
        <w:fldChar w:fldCharType="separate"/>
      </w:r>
      <w:r w:rsidR="006F0F3D" w:rsidRPr="006F0F3D">
        <w:rPr>
          <w:rFonts w:cs="Times New Roman"/>
        </w:rPr>
        <w:t>(Ester et al., 1996)</w:t>
      </w:r>
      <w:r w:rsidR="006F0F3D">
        <w:rPr>
          <w:lang w:val="en-GB"/>
        </w:rPr>
        <w:fldChar w:fldCharType="end"/>
      </w:r>
      <w:r w:rsidR="006F0F3D">
        <w:rPr>
          <w:lang w:val="en-GB"/>
        </w:rPr>
        <w:t xml:space="preserve"> </w:t>
      </w:r>
      <w:r w:rsidRPr="00965650">
        <w:rPr>
          <w:lang w:val="en-GB"/>
        </w:rPr>
        <w:t>identifies clusters based on density, distinguishing dense regions from sparse noise points, making it well-suited for detecting group formations. Moran’s I</w:t>
      </w:r>
      <w:r w:rsidR="006F0F3D">
        <w:rPr>
          <w:lang w:val="en-GB"/>
        </w:rPr>
        <w:t xml:space="preserve"> </w:t>
      </w:r>
      <w:r w:rsidR="006F0F3D">
        <w:rPr>
          <w:lang w:val="en-GB"/>
        </w:rPr>
        <w:fldChar w:fldCharType="begin"/>
      </w:r>
      <w:r w:rsidR="006F0F3D">
        <w:rPr>
          <w:lang w:val="en-GB"/>
        </w:rPr>
        <w:instrText xml:space="preserve"> ADDIN ZOTERO_ITEM CSL_CITATION {"citationID":"yLX20h0e","properties":{"formattedCitation":"(Moran, 1950)","plainCitation":"(Moran, 1950)","noteIndex":0},"citationItems":[{"id":1217,"uris":["http://zotero.org/groups/5799997/items/DDA8P3B6"],"itemData":{"id":1217,"type":"article-journal","abstract":"The study of stochastic processes has naturally led to the consideration of stochastic phenomena which are distributed in space of two or more dimensions. Such investigations are, for instance, of practical interest in connexion with problems concerning the distribution of soil fertility over a field or the relations between the velocities at different points in a turbulent fluid. A review of such work with many references has recently been given by Ghosh (1949) (see also Matern, 1947). In the present note I consider two problems arising in the twoand three-dimensional cases.","container-title":"Biometrika","DOI":"10.1093/biomet/37.1-2.17","ISSN":"0006-3444, 1464-3510","issue":"1-2","journalAbbreviation":"Biometrika","language":"en","page":"17-23","source":"Semantic Scholar","title":"Notes on continuous stochastic phenomena.","volume":"37","author":[{"family":"Moran","given":"P. A. P."}],"issued":{"date-parts":[["1950"]]}}}],"schema":"https://github.com/citation-style-language/schema/raw/master/csl-citation.json"} </w:instrText>
      </w:r>
      <w:r w:rsidR="006F0F3D">
        <w:rPr>
          <w:lang w:val="en-GB"/>
        </w:rPr>
        <w:fldChar w:fldCharType="separate"/>
      </w:r>
      <w:r w:rsidR="006F0F3D" w:rsidRPr="006F0F3D">
        <w:rPr>
          <w:rFonts w:cs="Times New Roman"/>
        </w:rPr>
        <w:t>(Moran, 1950)</w:t>
      </w:r>
      <w:r w:rsidR="006F0F3D">
        <w:rPr>
          <w:lang w:val="en-GB"/>
        </w:rPr>
        <w:fldChar w:fldCharType="end"/>
      </w:r>
      <w:r w:rsidRPr="00965650">
        <w:rPr>
          <w:lang w:val="en-GB"/>
        </w:rPr>
        <w:t>, a measure of spatial autocorrelation, quantifies whether similar values are clustered together or dispersed, providing insight into underlying spatial patterns. Together, these methods allow for a robust, multi-faceted comparison of our datasets, beyond simple visualization.</w:t>
      </w:r>
      <w:r w:rsidRPr="00965650">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9"/>
        <w:gridCol w:w="1699"/>
        <w:gridCol w:w="1700"/>
        <w:gridCol w:w="1700"/>
      </w:tblGrid>
      <w:tr w:rsidR="004C7947" w14:paraId="3A760179" w14:textId="77777777" w:rsidTr="004C7947">
        <w:trPr>
          <w:trHeight w:val="599"/>
        </w:trPr>
        <w:tc>
          <w:tcPr>
            <w:tcW w:w="1699" w:type="dxa"/>
            <w:tcBorders>
              <w:top w:val="nil"/>
              <w:bottom w:val="single" w:sz="4" w:space="0" w:color="auto"/>
            </w:tcBorders>
          </w:tcPr>
          <w:p w14:paraId="71671649" w14:textId="52BA09FD" w:rsidR="004C7947" w:rsidRPr="004C7947" w:rsidRDefault="004C7947" w:rsidP="004C7947">
            <w:pPr>
              <w:pStyle w:val="TextFirst"/>
              <w:ind w:firstLine="0"/>
              <w:jc w:val="left"/>
              <w:rPr>
                <w:b/>
                <w:bCs/>
                <w:sz w:val="18"/>
                <w:szCs w:val="18"/>
              </w:rPr>
            </w:pPr>
            <w:r w:rsidRPr="004C7947">
              <w:rPr>
                <w:b/>
                <w:bCs/>
                <w:sz w:val="18"/>
                <w:szCs w:val="18"/>
              </w:rPr>
              <w:lastRenderedPageBreak/>
              <w:t>Dataset</w:t>
            </w:r>
          </w:p>
        </w:tc>
        <w:tc>
          <w:tcPr>
            <w:tcW w:w="1699" w:type="dxa"/>
            <w:tcBorders>
              <w:top w:val="nil"/>
              <w:bottom w:val="single" w:sz="4" w:space="0" w:color="auto"/>
            </w:tcBorders>
          </w:tcPr>
          <w:p w14:paraId="1ACEF04C" w14:textId="2020E0EF" w:rsidR="004C7947" w:rsidRPr="004C7947" w:rsidRDefault="004C7947" w:rsidP="004C7947">
            <w:pPr>
              <w:pStyle w:val="TextFirst"/>
              <w:ind w:firstLine="0"/>
              <w:jc w:val="left"/>
              <w:rPr>
                <w:b/>
                <w:bCs/>
                <w:sz w:val="18"/>
                <w:szCs w:val="18"/>
              </w:rPr>
            </w:pPr>
            <w:r w:rsidRPr="004C7947">
              <w:rPr>
                <w:b/>
                <w:bCs/>
                <w:sz w:val="18"/>
                <w:szCs w:val="18"/>
              </w:rPr>
              <w:t>Nearest Neighbour Variance</w:t>
            </w:r>
          </w:p>
        </w:tc>
        <w:tc>
          <w:tcPr>
            <w:tcW w:w="1700" w:type="dxa"/>
            <w:tcBorders>
              <w:top w:val="nil"/>
              <w:bottom w:val="single" w:sz="4" w:space="0" w:color="auto"/>
            </w:tcBorders>
          </w:tcPr>
          <w:p w14:paraId="0FE55E2B" w14:textId="52A566B9" w:rsidR="004C7947" w:rsidRPr="004C7947" w:rsidRDefault="004C7947" w:rsidP="004C7947">
            <w:pPr>
              <w:pStyle w:val="TextFirst"/>
              <w:ind w:firstLine="0"/>
              <w:jc w:val="left"/>
              <w:rPr>
                <w:b/>
                <w:bCs/>
                <w:sz w:val="18"/>
                <w:szCs w:val="18"/>
              </w:rPr>
            </w:pPr>
            <w:r w:rsidRPr="004C7947">
              <w:rPr>
                <w:b/>
                <w:bCs/>
                <w:sz w:val="18"/>
                <w:szCs w:val="18"/>
              </w:rPr>
              <w:t>DBSCAN (Clusters, Noise, Points)</w:t>
            </w:r>
          </w:p>
        </w:tc>
        <w:tc>
          <w:tcPr>
            <w:tcW w:w="1700" w:type="dxa"/>
            <w:tcBorders>
              <w:top w:val="nil"/>
              <w:bottom w:val="single" w:sz="4" w:space="0" w:color="auto"/>
            </w:tcBorders>
          </w:tcPr>
          <w:p w14:paraId="6D5A40D4" w14:textId="054FE24E" w:rsidR="004C7947" w:rsidRPr="004C7947" w:rsidRDefault="004C7947" w:rsidP="004C7947">
            <w:pPr>
              <w:pStyle w:val="TextFirst"/>
              <w:ind w:firstLine="0"/>
              <w:jc w:val="left"/>
              <w:rPr>
                <w:b/>
                <w:bCs/>
                <w:sz w:val="18"/>
                <w:szCs w:val="18"/>
              </w:rPr>
            </w:pPr>
            <w:r w:rsidRPr="004C7947">
              <w:rPr>
                <w:b/>
                <w:bCs/>
                <w:sz w:val="18"/>
                <w:szCs w:val="18"/>
              </w:rPr>
              <w:t>Moran’s I (Spatial Autocorrelation)</w:t>
            </w:r>
          </w:p>
        </w:tc>
      </w:tr>
      <w:tr w:rsidR="004C7947" w14:paraId="4F2BAFE5" w14:textId="77777777" w:rsidTr="004C7947">
        <w:tc>
          <w:tcPr>
            <w:tcW w:w="1699" w:type="dxa"/>
            <w:tcBorders>
              <w:top w:val="single" w:sz="4" w:space="0" w:color="auto"/>
            </w:tcBorders>
          </w:tcPr>
          <w:p w14:paraId="5C234D8E" w14:textId="6CDD6EE5" w:rsidR="004C7947" w:rsidRPr="004C7947" w:rsidRDefault="004C7947" w:rsidP="004C7947">
            <w:pPr>
              <w:pStyle w:val="TextFirst"/>
              <w:ind w:firstLine="0"/>
              <w:jc w:val="left"/>
              <w:rPr>
                <w:b/>
                <w:bCs/>
                <w:sz w:val="18"/>
                <w:szCs w:val="18"/>
              </w:rPr>
            </w:pPr>
            <w:r w:rsidRPr="004C7947">
              <w:rPr>
                <w:b/>
                <w:bCs/>
                <w:sz w:val="18"/>
                <w:szCs w:val="18"/>
              </w:rPr>
              <w:t>Previous Latent Space</w:t>
            </w:r>
          </w:p>
        </w:tc>
        <w:tc>
          <w:tcPr>
            <w:tcW w:w="1699" w:type="dxa"/>
            <w:tcBorders>
              <w:top w:val="single" w:sz="4" w:space="0" w:color="auto"/>
            </w:tcBorders>
          </w:tcPr>
          <w:p w14:paraId="51632F2E" w14:textId="60452353" w:rsidR="004C7947" w:rsidRPr="004C7947" w:rsidRDefault="004C7947" w:rsidP="004C7947">
            <w:pPr>
              <w:pStyle w:val="TextFirst"/>
              <w:ind w:firstLine="0"/>
              <w:jc w:val="left"/>
              <w:rPr>
                <w:sz w:val="18"/>
                <w:szCs w:val="18"/>
              </w:rPr>
            </w:pPr>
            <w:r w:rsidRPr="004C7947">
              <w:rPr>
                <w:sz w:val="18"/>
                <w:szCs w:val="18"/>
              </w:rPr>
              <w:t>0.000469</w:t>
            </w:r>
          </w:p>
        </w:tc>
        <w:tc>
          <w:tcPr>
            <w:tcW w:w="1700" w:type="dxa"/>
            <w:tcBorders>
              <w:top w:val="single" w:sz="4" w:space="0" w:color="auto"/>
            </w:tcBorders>
          </w:tcPr>
          <w:p w14:paraId="6515D572" w14:textId="7FEE6355" w:rsidR="004C7947" w:rsidRPr="004C7947" w:rsidRDefault="004C7947" w:rsidP="004C7947">
            <w:pPr>
              <w:pStyle w:val="TextFirst"/>
              <w:ind w:firstLine="0"/>
              <w:jc w:val="left"/>
              <w:rPr>
                <w:sz w:val="18"/>
                <w:szCs w:val="18"/>
              </w:rPr>
            </w:pPr>
            <w:r w:rsidRPr="004C7947">
              <w:rPr>
                <w:sz w:val="18"/>
                <w:szCs w:val="18"/>
              </w:rPr>
              <w:t>23 Clusters, 7 Noise Points</w:t>
            </w:r>
          </w:p>
        </w:tc>
        <w:tc>
          <w:tcPr>
            <w:tcW w:w="1700" w:type="dxa"/>
            <w:tcBorders>
              <w:top w:val="single" w:sz="4" w:space="0" w:color="auto"/>
            </w:tcBorders>
          </w:tcPr>
          <w:p w14:paraId="11AA592C" w14:textId="7A0E5217" w:rsidR="004C7947" w:rsidRPr="004C7947" w:rsidRDefault="004C7947" w:rsidP="004C7947">
            <w:pPr>
              <w:pStyle w:val="TextFirst"/>
              <w:ind w:firstLine="0"/>
              <w:jc w:val="left"/>
              <w:rPr>
                <w:sz w:val="18"/>
                <w:szCs w:val="18"/>
              </w:rPr>
            </w:pPr>
            <w:r w:rsidRPr="004C7947">
              <w:rPr>
                <w:sz w:val="18"/>
                <w:szCs w:val="18"/>
              </w:rPr>
              <w:t>0.998732 (Highly Clustered)</w:t>
            </w:r>
          </w:p>
        </w:tc>
      </w:tr>
      <w:tr w:rsidR="004C7947" w14:paraId="7B19C0B6" w14:textId="77777777" w:rsidTr="004C7947">
        <w:tc>
          <w:tcPr>
            <w:tcW w:w="1699" w:type="dxa"/>
          </w:tcPr>
          <w:p w14:paraId="5A07C5E6" w14:textId="69D17412" w:rsidR="004C7947" w:rsidRPr="004C7947" w:rsidRDefault="004C7947" w:rsidP="004C7947">
            <w:pPr>
              <w:pStyle w:val="TextFirst"/>
              <w:ind w:firstLine="0"/>
              <w:jc w:val="left"/>
              <w:rPr>
                <w:b/>
                <w:bCs/>
                <w:sz w:val="18"/>
                <w:szCs w:val="18"/>
              </w:rPr>
            </w:pPr>
            <w:r w:rsidRPr="004C7947">
              <w:rPr>
                <w:b/>
                <w:bCs/>
                <w:sz w:val="18"/>
                <w:szCs w:val="18"/>
              </w:rPr>
              <w:t>Random Distribution</w:t>
            </w:r>
          </w:p>
        </w:tc>
        <w:tc>
          <w:tcPr>
            <w:tcW w:w="1699" w:type="dxa"/>
          </w:tcPr>
          <w:p w14:paraId="773FDCFF" w14:textId="06881B74" w:rsidR="004C7947" w:rsidRPr="004C7947" w:rsidRDefault="004C7947" w:rsidP="004C7947">
            <w:pPr>
              <w:pStyle w:val="TextFirst"/>
              <w:ind w:firstLine="0"/>
              <w:jc w:val="left"/>
              <w:rPr>
                <w:sz w:val="18"/>
                <w:szCs w:val="18"/>
              </w:rPr>
            </w:pPr>
            <w:r w:rsidRPr="004C7947">
              <w:rPr>
                <w:sz w:val="18"/>
                <w:szCs w:val="18"/>
              </w:rPr>
              <w:t>0.000885</w:t>
            </w:r>
          </w:p>
        </w:tc>
        <w:tc>
          <w:tcPr>
            <w:tcW w:w="1700" w:type="dxa"/>
          </w:tcPr>
          <w:p w14:paraId="680E17AC" w14:textId="44AA5DC9" w:rsidR="004C7947" w:rsidRPr="004C7947" w:rsidRDefault="004C7947" w:rsidP="004C7947">
            <w:pPr>
              <w:pStyle w:val="TextFirst"/>
              <w:ind w:firstLine="0"/>
              <w:jc w:val="left"/>
              <w:rPr>
                <w:sz w:val="18"/>
                <w:szCs w:val="18"/>
              </w:rPr>
            </w:pPr>
            <w:r w:rsidRPr="004C7947">
              <w:rPr>
                <w:sz w:val="18"/>
                <w:szCs w:val="18"/>
              </w:rPr>
              <w:t>9 Clusters, 341 Noise Points</w:t>
            </w:r>
          </w:p>
        </w:tc>
        <w:tc>
          <w:tcPr>
            <w:tcW w:w="1700" w:type="dxa"/>
          </w:tcPr>
          <w:p w14:paraId="7FAF1731" w14:textId="7C9D28B3" w:rsidR="004C7947" w:rsidRPr="004C7947" w:rsidRDefault="004C7947" w:rsidP="004C7947">
            <w:pPr>
              <w:pStyle w:val="TextFirst"/>
              <w:ind w:firstLine="0"/>
              <w:jc w:val="left"/>
              <w:rPr>
                <w:sz w:val="18"/>
                <w:szCs w:val="18"/>
              </w:rPr>
            </w:pPr>
            <w:r w:rsidRPr="004C7947">
              <w:rPr>
                <w:sz w:val="18"/>
                <w:szCs w:val="18"/>
              </w:rPr>
              <w:t>0.889292 (Some Clustering)</w:t>
            </w:r>
          </w:p>
        </w:tc>
      </w:tr>
      <w:tr w:rsidR="004C7947" w14:paraId="70F13BBF" w14:textId="77777777" w:rsidTr="004C7947">
        <w:tc>
          <w:tcPr>
            <w:tcW w:w="1699" w:type="dxa"/>
          </w:tcPr>
          <w:p w14:paraId="26030785" w14:textId="63F243EC" w:rsidR="004C7947" w:rsidRPr="004C7947" w:rsidRDefault="004C7947" w:rsidP="004C7947">
            <w:pPr>
              <w:pStyle w:val="TextFirst"/>
              <w:ind w:firstLine="0"/>
              <w:jc w:val="left"/>
              <w:rPr>
                <w:b/>
                <w:bCs/>
                <w:sz w:val="18"/>
                <w:szCs w:val="18"/>
              </w:rPr>
            </w:pPr>
            <w:r w:rsidRPr="004C7947">
              <w:rPr>
                <w:b/>
                <w:bCs/>
                <w:sz w:val="18"/>
                <w:szCs w:val="18"/>
              </w:rPr>
              <w:t>New Latent Space</w:t>
            </w:r>
          </w:p>
        </w:tc>
        <w:tc>
          <w:tcPr>
            <w:tcW w:w="1699" w:type="dxa"/>
          </w:tcPr>
          <w:p w14:paraId="5D444777" w14:textId="09C54E46" w:rsidR="004C7947" w:rsidRPr="004C7947" w:rsidRDefault="004C7947" w:rsidP="004C7947">
            <w:pPr>
              <w:pStyle w:val="TextFirst"/>
              <w:ind w:firstLine="0"/>
              <w:jc w:val="left"/>
              <w:rPr>
                <w:sz w:val="18"/>
                <w:szCs w:val="18"/>
              </w:rPr>
            </w:pPr>
            <w:r w:rsidRPr="004C7947">
              <w:rPr>
                <w:sz w:val="18"/>
                <w:szCs w:val="18"/>
              </w:rPr>
              <w:t>0.002238</w:t>
            </w:r>
          </w:p>
        </w:tc>
        <w:tc>
          <w:tcPr>
            <w:tcW w:w="1700" w:type="dxa"/>
          </w:tcPr>
          <w:p w14:paraId="1F768B61" w14:textId="6E774C24" w:rsidR="004C7947" w:rsidRPr="004C7947" w:rsidRDefault="004C7947" w:rsidP="004C7947">
            <w:pPr>
              <w:pStyle w:val="TextFirst"/>
              <w:ind w:firstLine="0"/>
              <w:jc w:val="left"/>
              <w:rPr>
                <w:sz w:val="18"/>
                <w:szCs w:val="18"/>
              </w:rPr>
            </w:pPr>
            <w:r w:rsidRPr="004C7947">
              <w:rPr>
                <w:sz w:val="18"/>
                <w:szCs w:val="18"/>
              </w:rPr>
              <w:t>3 Clusters, 112 Noise Points</w:t>
            </w:r>
          </w:p>
        </w:tc>
        <w:tc>
          <w:tcPr>
            <w:tcW w:w="1700" w:type="dxa"/>
          </w:tcPr>
          <w:p w14:paraId="21CDD857" w14:textId="39E67862" w:rsidR="004C7947" w:rsidRPr="004C7947" w:rsidRDefault="004C7947" w:rsidP="004C7947">
            <w:pPr>
              <w:pStyle w:val="TextFirst"/>
              <w:ind w:firstLine="0"/>
              <w:jc w:val="left"/>
              <w:rPr>
                <w:sz w:val="18"/>
                <w:szCs w:val="18"/>
              </w:rPr>
            </w:pPr>
            <w:r w:rsidRPr="004C7947">
              <w:rPr>
                <w:sz w:val="18"/>
                <w:szCs w:val="18"/>
              </w:rPr>
              <w:t>0.691449 (Moderate Clustering)</w:t>
            </w:r>
          </w:p>
        </w:tc>
      </w:tr>
    </w:tbl>
    <w:p w14:paraId="51260192" w14:textId="794C3E0B" w:rsidR="004C7947" w:rsidRDefault="00F50FE2" w:rsidP="004C7947">
      <w:pPr>
        <w:pStyle w:val="Figure"/>
        <w:jc w:val="left"/>
        <w:rPr>
          <w:i w:val="0"/>
          <w:iCs w:val="0"/>
          <w:sz w:val="21"/>
          <w:szCs w:val="21"/>
        </w:rPr>
      </w:pPr>
      <w:r>
        <w:rPr>
          <w:noProof/>
        </w:rPr>
        <w:drawing>
          <wp:anchor distT="0" distB="0" distL="114300" distR="114300" simplePos="0" relativeHeight="251677696" behindDoc="0" locked="0" layoutInCell="1" allowOverlap="1" wp14:anchorId="7C4F4FE8" wp14:editId="36B978D9">
            <wp:simplePos x="0" y="0"/>
            <wp:positionH relativeFrom="margin">
              <wp:posOffset>-1270</wp:posOffset>
            </wp:positionH>
            <wp:positionV relativeFrom="paragraph">
              <wp:posOffset>2714625</wp:posOffset>
            </wp:positionV>
            <wp:extent cx="4322445" cy="2286000"/>
            <wp:effectExtent l="0" t="0" r="1905" b="0"/>
            <wp:wrapTopAndBottom/>
            <wp:docPr id="16593295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29528"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r="34240"/>
                    <a:stretch/>
                  </pic:blipFill>
                  <pic:spPr bwMode="auto">
                    <a:xfrm>
                      <a:off x="0" y="0"/>
                      <a:ext cx="432244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val="0"/>
          <w:iCs w:val="0"/>
          <w:sz w:val="21"/>
          <w:szCs w:val="21"/>
        </w:rPr>
        <w:br/>
      </w:r>
      <w:r w:rsidR="00033E1E" w:rsidRPr="00033E1E">
        <w:rPr>
          <w:i w:val="0"/>
          <w:iCs w:val="0"/>
          <w:sz w:val="21"/>
          <w:szCs w:val="21"/>
        </w:rPr>
        <w:t>The comparison of values across the three latent spaces aligns well with their visual structures. The old latent space exhibits strong clustering, which is reflected in its high nearest neighbo</w:t>
      </w:r>
      <w:r w:rsidR="00033E1E">
        <w:rPr>
          <w:i w:val="0"/>
          <w:iCs w:val="0"/>
          <w:sz w:val="21"/>
          <w:szCs w:val="21"/>
        </w:rPr>
        <w:t>u</w:t>
      </w:r>
      <w:r w:rsidR="00033E1E" w:rsidRPr="00033E1E">
        <w:rPr>
          <w:i w:val="0"/>
          <w:iCs w:val="0"/>
          <w:sz w:val="21"/>
          <w:szCs w:val="21"/>
        </w:rPr>
        <w:t xml:space="preserve">r variance, high DBSCAN cluster count, and high Moran’s I, confirming that points are tightly grouped rather than continuously spread. The new latent space, while significantly more continuous, does not completely fill the cube uniformly. Instead, it forms a funnel-like shape, starting densely in one corner and gradually spreading out, becoming less dense toward the opposite side. Despite this uneven distribution, the clustering metrics suggest a more logical spatial structure than the purely random distribution. The random set of points, while appearing evenly spread across the cube, lacks the underlying spatial relationships seen in the new latent space. Its higher discrepancy and lower Moran’s I indicate that even though it fills the cube more uniformly, its distribution is still governed by randomness, resulting in gaps and inconsistencies. The fact that all three independent algorithms—Nearest </w:t>
      </w:r>
      <w:r w:rsidRPr="00033E1E">
        <w:rPr>
          <w:i w:val="0"/>
          <w:iCs w:val="0"/>
          <w:sz w:val="21"/>
          <w:szCs w:val="21"/>
        </w:rPr>
        <w:t>Neighbour</w:t>
      </w:r>
      <w:r w:rsidR="00033E1E" w:rsidRPr="00033E1E">
        <w:rPr>
          <w:i w:val="0"/>
          <w:iCs w:val="0"/>
          <w:sz w:val="21"/>
          <w:szCs w:val="21"/>
        </w:rPr>
        <w:t xml:space="preserve"> Variance, DBSCAN, and Moran’s I—agree on this structured </w:t>
      </w:r>
      <w:r w:rsidRPr="00033E1E">
        <w:rPr>
          <w:i w:val="0"/>
          <w:iCs w:val="0"/>
          <w:sz w:val="21"/>
          <w:szCs w:val="21"/>
        </w:rPr>
        <w:t>behaviour</w:t>
      </w:r>
      <w:r w:rsidR="00033E1E" w:rsidRPr="00033E1E">
        <w:rPr>
          <w:i w:val="0"/>
          <w:iCs w:val="0"/>
          <w:sz w:val="21"/>
          <w:szCs w:val="21"/>
        </w:rPr>
        <w:t xml:space="preserve"> highlights that the new latent space is not just avoiding clustering but also preserving meaningful spatial organization, making it a more continuous and structured representation than </w:t>
      </w:r>
      <w:r>
        <w:rPr>
          <w:i w:val="0"/>
          <w:iCs w:val="0"/>
          <w:sz w:val="21"/>
          <w:szCs w:val="21"/>
        </w:rPr>
        <w:t>the other two representations</w:t>
      </w:r>
      <w:r w:rsidR="00033E1E" w:rsidRPr="00033E1E">
        <w:rPr>
          <w:i w:val="0"/>
          <w:iCs w:val="0"/>
          <w:sz w:val="21"/>
          <w:szCs w:val="21"/>
        </w:rPr>
        <w:t>.</w:t>
      </w:r>
    </w:p>
    <w:p w14:paraId="65E10482" w14:textId="12FF0E6A" w:rsidR="00F50FE2" w:rsidRDefault="00F50FE2" w:rsidP="00F50FE2">
      <w:pPr>
        <w:pStyle w:val="TextFirst"/>
        <w:ind w:firstLine="0"/>
      </w:pPr>
      <w:r w:rsidRPr="00F50FE2">
        <w:t xml:space="preserve">The new latent space demonstrates a structured and meaningful distribution of the dataset, suggesting that the model has effectively learned a representation </w:t>
      </w:r>
      <w:r>
        <w:t xml:space="preserve">mainly based on </w:t>
      </w:r>
      <w:r w:rsidRPr="00F50FE2">
        <w:t>geometric logic. When visualized with points colo</w:t>
      </w:r>
      <w:r>
        <w:t>u</w:t>
      </w:r>
      <w:r w:rsidRPr="00F50FE2">
        <w:t>red according to the total area and total count of surfaces in the training geometries</w:t>
      </w:r>
      <w:r>
        <w:t xml:space="preserve"> (Fig. 9)</w:t>
      </w:r>
      <w:r w:rsidRPr="00F50FE2">
        <w:t xml:space="preserve">, a smooth transition from high to low values </w:t>
      </w:r>
      <w:r>
        <w:t xml:space="preserve">is shown </w:t>
      </w:r>
      <w:r w:rsidRPr="00F50FE2">
        <w:t>across the latent space. This continuity indicates that the model is organizing data points in a way that preserves meaningful geometric relationships, rather than scattering them randomly</w:t>
      </w:r>
      <w:r>
        <w:t xml:space="preserve"> or basing the distribution on a poorly augmented and prepared dataset as before</w:t>
      </w:r>
      <w:r w:rsidRPr="00F50FE2">
        <w:t xml:space="preserve">. The funnel-like structure further supports this, as regions of high density correspond to geometries with </w:t>
      </w:r>
      <w:r>
        <w:t xml:space="preserve">smaller </w:t>
      </w:r>
      <w:r w:rsidRPr="00F50FE2">
        <w:t xml:space="preserve">surface areas and complexity, gradually transitioning toward </w:t>
      </w:r>
      <w:r>
        <w:t xml:space="preserve">more complex </w:t>
      </w:r>
      <w:r w:rsidRPr="00F50FE2">
        <w:t>forms. This structured latent space provides a strong foundation for sampling, offering a higher chance of generating spatially and geometrically coherent 3D models when interpolating or extrapolating new points. In contrast to an unstructured or clustered space, this allows for more predictable and interpretable variations in the generated models, improving the overall reliability of the learned representation.</w:t>
      </w:r>
    </w:p>
    <w:p w14:paraId="2609C13C" w14:textId="5924F15C" w:rsidR="004C7947" w:rsidRDefault="004C7947" w:rsidP="004C7947">
      <w:pPr>
        <w:pStyle w:val="Figure"/>
        <w:jc w:val="left"/>
      </w:pPr>
    </w:p>
    <w:p w14:paraId="3ED0B226" w14:textId="3892E572" w:rsidR="004C7947" w:rsidRPr="00923422" w:rsidRDefault="004C7947" w:rsidP="004C7947">
      <w:pPr>
        <w:pStyle w:val="Figure"/>
        <w:jc w:val="left"/>
      </w:pPr>
    </w:p>
    <w:p w14:paraId="106A5798" w14:textId="0EFC978C" w:rsidR="53744AA1" w:rsidRDefault="53744AA1" w:rsidP="00543431">
      <w:pPr>
        <w:pStyle w:val="Heading0"/>
      </w:pPr>
      <w:r w:rsidRPr="5158112E">
        <w:t>Accessibility</w:t>
      </w:r>
    </w:p>
    <w:p w14:paraId="5D8EB25D" w14:textId="32006EF2" w:rsidR="2BE1BE71" w:rsidRDefault="2BE1BE71" w:rsidP="00543431">
      <w:pPr>
        <w:pStyle w:val="TextFirst"/>
        <w:ind w:firstLine="0"/>
      </w:pPr>
      <w:r>
        <w:t xml:space="preserve">Instead of relying purely on the Rhino and Grasshopper environment as done before, we use web-based tools to display the </w:t>
      </w:r>
      <w:r w:rsidR="7EAEBC8F">
        <w:t>trained model quickly in the browser. Before, accessing the model, which is implemented using</w:t>
      </w:r>
      <w:r w:rsidR="137CF3ED">
        <w:t xml:space="preserve"> the</w:t>
      </w:r>
      <w:r w:rsidR="7EAEBC8F">
        <w:t xml:space="preserve"> </w:t>
      </w:r>
      <w:r w:rsidR="163E98BA" w:rsidRPr="5158112E">
        <w:rPr>
          <w:lang w:val="en-US"/>
        </w:rPr>
        <w:t xml:space="preserve">Python machine learning framework </w:t>
      </w:r>
      <w:proofErr w:type="spellStart"/>
      <w:r w:rsidR="163E98BA" w:rsidRPr="5158112E">
        <w:rPr>
          <w:lang w:val="en-US"/>
        </w:rPr>
        <w:t>PyTorch</w:t>
      </w:r>
      <w:proofErr w:type="spellEnd"/>
      <w:r w:rsidR="00543431">
        <w:rPr>
          <w:lang w:val="en-US"/>
        </w:rPr>
        <w:t xml:space="preserve"> </w:t>
      </w:r>
      <w:r w:rsidR="00543431">
        <w:rPr>
          <w:lang w:val="en-US"/>
        </w:rPr>
        <w:fldChar w:fldCharType="begin"/>
      </w:r>
      <w:r w:rsidR="00543431">
        <w:rPr>
          <w:lang w:val="en-US"/>
        </w:rPr>
        <w:instrText xml:space="preserve"> ADDIN ZOTERO_ITEM CSL_CITATION {"citationID":"3Pfi9jCi","properties":{"formattedCitation":"(Paszke et al., 2019)","plainCitation":"(Paszke et al., 2019)","noteIndex":0},"citationItems":[{"id":294,"uris":["http://zotero.org/users/12846720/items/JB89BQZG"],"itemData":{"id":294,"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 stat]","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12,6]]},"issued":{"date-parts":[["2019",12,3]]}}}],"schema":"https://github.com/citation-style-language/schema/raw/master/csl-citation.json"} </w:instrText>
      </w:r>
      <w:r w:rsidR="00543431">
        <w:rPr>
          <w:lang w:val="en-US"/>
        </w:rPr>
        <w:fldChar w:fldCharType="separate"/>
      </w:r>
      <w:r w:rsidR="00543431" w:rsidRPr="00543431">
        <w:rPr>
          <w:rFonts w:cs="Times New Roman"/>
        </w:rPr>
        <w:t>(</w:t>
      </w:r>
      <w:proofErr w:type="spellStart"/>
      <w:r w:rsidR="00543431" w:rsidRPr="00543431">
        <w:rPr>
          <w:rFonts w:cs="Times New Roman"/>
        </w:rPr>
        <w:t>Paszke</w:t>
      </w:r>
      <w:proofErr w:type="spellEnd"/>
      <w:r w:rsidR="00543431" w:rsidRPr="00543431">
        <w:rPr>
          <w:rFonts w:cs="Times New Roman"/>
        </w:rPr>
        <w:t xml:space="preserve"> et al., 2019)</w:t>
      </w:r>
      <w:r w:rsidR="00543431">
        <w:rPr>
          <w:lang w:val="en-US"/>
        </w:rPr>
        <w:fldChar w:fldCharType="end"/>
      </w:r>
      <w:r w:rsidR="163E98BA" w:rsidRPr="5158112E">
        <w:rPr>
          <w:lang w:val="en-US"/>
        </w:rPr>
        <w:t xml:space="preserve"> and its library </w:t>
      </w:r>
      <w:proofErr w:type="spellStart"/>
      <w:r w:rsidR="163E98BA" w:rsidRPr="5158112E">
        <w:rPr>
          <w:lang w:val="en-US"/>
        </w:rPr>
        <w:t>PyTorch</w:t>
      </w:r>
      <w:proofErr w:type="spellEnd"/>
      <w:r w:rsidR="163E98BA" w:rsidRPr="5158112E">
        <w:rPr>
          <w:lang w:val="en-US"/>
        </w:rPr>
        <w:t xml:space="preserve"> Geometric</w:t>
      </w:r>
      <w:r w:rsidR="00543431">
        <w:rPr>
          <w:lang w:val="en-US"/>
        </w:rPr>
        <w:t xml:space="preserve"> </w:t>
      </w:r>
      <w:r w:rsidR="00543431">
        <w:rPr>
          <w:lang w:val="en-US"/>
        </w:rPr>
        <w:fldChar w:fldCharType="begin"/>
      </w:r>
      <w:r w:rsidR="00543431">
        <w:rPr>
          <w:lang w:val="en-US"/>
        </w:rPr>
        <w:instrText xml:space="preserve"> ADDIN ZOTERO_ITEM CSL_CITATION {"citationID":"JEnsjFU7","properties":{"formattedCitation":"(Fey &amp; Lenssen, 2019)","plainCitation":"(Fey &amp; Lenssen, 2019)","noteIndex":0},"citationItems":[{"id":293,"uris":["http://zotero.org/users/12846720/items/93759FAV"],"itemData":{"id":293,"type":"article","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DOI":"10.48550/arXiv.1903.02428","note":"arXiv:1903.02428 [cs, stat]","number":"arXiv:1903.02428","publisher":"arXiv","source":"arXiv.org","title":"Fast Graph Representation Learning with PyTorch Geometric","URL":"http://arxiv.org/abs/1903.02428","author":[{"family":"Fey","given":"Matthias"},{"family":"Lenssen","given":"Jan Eric"}],"accessed":{"date-parts":[["2023",12,6]]},"issued":{"date-parts":[["2019",4,25]]}}}],"schema":"https://github.com/citation-style-language/schema/raw/master/csl-citation.json"} </w:instrText>
      </w:r>
      <w:r w:rsidR="00543431">
        <w:rPr>
          <w:lang w:val="en-US"/>
        </w:rPr>
        <w:fldChar w:fldCharType="separate"/>
      </w:r>
      <w:r w:rsidR="00543431" w:rsidRPr="00543431">
        <w:rPr>
          <w:rFonts w:cs="Times New Roman"/>
        </w:rPr>
        <w:t>(Fey &amp; Lenssen, 2019)</w:t>
      </w:r>
      <w:r w:rsidR="00543431">
        <w:rPr>
          <w:lang w:val="en-US"/>
        </w:rPr>
        <w:fldChar w:fldCharType="end"/>
      </w:r>
      <w:r w:rsidR="77843E72" w:rsidRPr="5158112E">
        <w:rPr>
          <w:lang w:val="en-US"/>
        </w:rPr>
        <w:t>, was done inside Grasshopper using the HOPS component. While this works, the process is laborious, needs a lot of attention to make sure the right Grasshopper</w:t>
      </w:r>
      <w:r w:rsidR="34D8276A" w:rsidRPr="5158112E">
        <w:rPr>
          <w:lang w:val="en-US"/>
        </w:rPr>
        <w:t>-</w:t>
      </w:r>
      <w:r w:rsidR="77843E72" w:rsidRPr="5158112E">
        <w:rPr>
          <w:lang w:val="en-US"/>
        </w:rPr>
        <w:t xml:space="preserve">Spaghetti </w:t>
      </w:r>
      <w:r w:rsidR="652151C1" w:rsidRPr="5158112E">
        <w:rPr>
          <w:lang w:val="en-US"/>
        </w:rPr>
        <w:t xml:space="preserve">are where they are supposed to be, and requires multiple software to run at the same time. </w:t>
      </w:r>
    </w:p>
    <w:p w14:paraId="07A1BE75" w14:textId="4A75BC35" w:rsidR="5158112E" w:rsidRDefault="652151C1" w:rsidP="001F3CBD">
      <w:pPr>
        <w:pStyle w:val="TextFirst"/>
      </w:pPr>
      <w:r w:rsidRPr="5158112E">
        <w:t xml:space="preserve">This is now streamlined, where the python script executing the training of the ML model saves the model, its performance statistics and latent space information </w:t>
      </w:r>
      <w:r w:rsidR="403B1E3E" w:rsidRPr="5158112E">
        <w:t>into a specific location from where it can be accessed by the web-based application. This application (Fig</w:t>
      </w:r>
      <w:r w:rsidR="00923422">
        <w:t>. 8</w:t>
      </w:r>
      <w:r w:rsidR="403B1E3E" w:rsidRPr="5158112E">
        <w:t>) is using three.</w:t>
      </w:r>
      <w:r w:rsidR="00543431">
        <w:fldChar w:fldCharType="begin"/>
      </w:r>
      <w:r w:rsidR="00543431">
        <w:instrText xml:space="preserve"> ADDIN ZOTERO_ITEM CSL_CITATION {"citationID":"hTiCOdHx","properties":{"formattedCitation":"({\\i{}Three.Js \\uc0\\u8211{} JavaScript 3D Library}, n.d.)","plainCitation":"(Three.Js – JavaScript 3D Library, n.d.)","noteIndex":0},"citationItems":[{"id":942,"uris":["http://zotero.org/groups/5799997/items/RKQLWIZN"],"itemData":{"id":942,"type":"webpage","title":"Three.js – JavaScript 3D Library","URL":"https://threejs.org/","accessed":{"date-parts":[["2025",1,26]]}}}],"schema":"https://github.com/citation-style-language/schema/raw/master/csl-citation.json"} </w:instrText>
      </w:r>
      <w:r w:rsidR="00543431">
        <w:fldChar w:fldCharType="separate"/>
      </w:r>
      <w:r w:rsidR="00543431" w:rsidRPr="00543431">
        <w:rPr>
          <w:rFonts w:cs="Times New Roman"/>
        </w:rPr>
        <w:t>(</w:t>
      </w:r>
      <w:r w:rsidR="00543431" w:rsidRPr="00543431">
        <w:rPr>
          <w:rFonts w:cs="Times New Roman"/>
          <w:i/>
          <w:iCs/>
        </w:rPr>
        <w:t>Three.Js – JavaScript 3D Library</w:t>
      </w:r>
      <w:r w:rsidR="00543431" w:rsidRPr="00543431">
        <w:rPr>
          <w:rFonts w:cs="Times New Roman"/>
        </w:rPr>
        <w:t>, n.d.)</w:t>
      </w:r>
      <w:r w:rsidR="00543431">
        <w:fldChar w:fldCharType="end"/>
      </w:r>
      <w:r w:rsidR="403B1E3E" w:rsidRPr="5158112E">
        <w:t xml:space="preserve"> </w:t>
      </w:r>
      <w:r w:rsidR="7B5EF293" w:rsidRPr="5158112E">
        <w:t>to display generated 3d models and latent space, gives control for the latent space variables and lets the user quickly switch between the different trained models (which before was the hardest part to do in Gras</w:t>
      </w:r>
      <w:r w:rsidR="67B8782B" w:rsidRPr="5158112E">
        <w:t>shopper).</w:t>
      </w:r>
    </w:p>
    <w:p w14:paraId="1FBAFEDE" w14:textId="1FF70218" w:rsidR="5158112E" w:rsidRDefault="7FA32FC3" w:rsidP="00923422">
      <w:pPr>
        <w:pStyle w:val="TextFirst"/>
      </w:pPr>
      <w:r>
        <w:t xml:space="preserve">As already proved previously by the </w:t>
      </w:r>
      <w:r w:rsidR="2FD686B2">
        <w:t>physical</w:t>
      </w:r>
      <w:r>
        <w:t xml:space="preserve"> application involving a MIDI </w:t>
      </w:r>
      <w:r w:rsidR="1E0AAD05">
        <w:t>controller</w:t>
      </w:r>
      <w:r>
        <w:t xml:space="preserve"> communication live with Grasshopper and HOPS, this improves general access and </w:t>
      </w:r>
      <w:r w:rsidR="7EE66A86">
        <w:t xml:space="preserve">understanding for both developer and architect </w:t>
      </w:r>
      <w:r w:rsidR="27E9A612">
        <w:t>immensely</w:t>
      </w:r>
      <w:r w:rsidR="7EE66A86">
        <w:t xml:space="preserve"> and should be persuaded more by academic research for architectural applications.</w:t>
      </w:r>
    </w:p>
    <w:p w14:paraId="2915F94D" w14:textId="2A150172" w:rsidR="008A1726" w:rsidRDefault="00166BDD" w:rsidP="008A1726">
      <w:pPr>
        <w:pStyle w:val="Heading0"/>
      </w:pPr>
      <w:r>
        <w:t xml:space="preserve"> </w:t>
      </w:r>
      <w:r w:rsidR="53744AA1" w:rsidRPr="5158112E">
        <w:t>Conclusion</w:t>
      </w:r>
    </w:p>
    <w:p w14:paraId="1134124F" w14:textId="1AF36B78" w:rsidR="008A1726" w:rsidRDefault="008A1726" w:rsidP="00AF519B">
      <w:pPr>
        <w:pStyle w:val="TextFirst"/>
        <w:numPr>
          <w:ilvl w:val="0"/>
          <w:numId w:val="3"/>
        </w:numPr>
      </w:pPr>
      <w:r>
        <w:t>Better readable results thanks to less noise in the dataset from bad augmentation.</w:t>
      </w:r>
    </w:p>
    <w:p w14:paraId="4FEB04B9" w14:textId="03938F57" w:rsidR="008A1726" w:rsidRDefault="008A1726" w:rsidP="008A1726">
      <w:pPr>
        <w:pStyle w:val="TextFirst"/>
        <w:numPr>
          <w:ilvl w:val="0"/>
          <w:numId w:val="3"/>
        </w:numPr>
      </w:pPr>
      <w:r>
        <w:t>While the deterministic model already provides us with new geometries that follow our rule set to create “Miesian” 3d models, we argue that using a generative autoencoder gives us multiple advantages:</w:t>
      </w:r>
    </w:p>
    <w:p w14:paraId="3589EB71" w14:textId="0CAF338C" w:rsidR="008A1726" w:rsidRDefault="008A1726" w:rsidP="008A1726">
      <w:pPr>
        <w:pStyle w:val="TextFirst"/>
        <w:numPr>
          <w:ilvl w:val="1"/>
          <w:numId w:val="3"/>
        </w:numPr>
      </w:pPr>
      <w:r>
        <w:t>It can adapt to large datasets, while a deterministic model would need to be rewritten</w:t>
      </w:r>
    </w:p>
    <w:p w14:paraId="50DE9BBC" w14:textId="5D87A3CF" w:rsidR="008A1726" w:rsidRPr="008A1726" w:rsidRDefault="008A1726" w:rsidP="008A1726">
      <w:pPr>
        <w:pStyle w:val="TextFirst"/>
        <w:numPr>
          <w:ilvl w:val="1"/>
          <w:numId w:val="3"/>
        </w:numPr>
      </w:pPr>
      <w:r>
        <w:t xml:space="preserve">It offers a smooth </w:t>
      </w:r>
      <w:r w:rsidRPr="008A1726">
        <w:t>interpolation between known designs, which can lead to unexpected new forms.</w:t>
      </w:r>
      <w:r>
        <w:t xml:space="preserve"> A deterministic model might struggle to create “</w:t>
      </w:r>
      <w:r w:rsidRPr="008A1726">
        <w:rPr>
          <w:lang w:val="en-US"/>
        </w:rPr>
        <w:t>meaningful hybrids</w:t>
      </w:r>
      <w:r>
        <w:rPr>
          <w:lang w:val="en-US"/>
        </w:rPr>
        <w:t>”</w:t>
      </w:r>
    </w:p>
    <w:p w14:paraId="380511EF" w14:textId="0BECC0CF" w:rsidR="00AF519B" w:rsidRDefault="008A1726" w:rsidP="00AF519B">
      <w:pPr>
        <w:pStyle w:val="TextFirst"/>
        <w:numPr>
          <w:ilvl w:val="1"/>
          <w:numId w:val="3"/>
        </w:numPr>
      </w:pPr>
      <w:r>
        <w:rPr>
          <w:lang w:val="en-US"/>
        </w:rPr>
        <w:t>More parameters can be included in the future, training the model to prefer optimized designs</w:t>
      </w:r>
    </w:p>
    <w:p w14:paraId="6C975F72" w14:textId="77777777" w:rsidR="00AF519B" w:rsidRDefault="00AF519B" w:rsidP="00AF519B">
      <w:pPr>
        <w:pStyle w:val="TextFirst"/>
        <w:numPr>
          <w:ilvl w:val="0"/>
          <w:numId w:val="3"/>
        </w:numPr>
      </w:pPr>
      <w:r>
        <w:t>Next steps could include:</w:t>
      </w:r>
    </w:p>
    <w:p w14:paraId="5F5CE69C" w14:textId="72F82DF9" w:rsidR="00AF519B" w:rsidRDefault="00AF519B" w:rsidP="00AF519B">
      <w:pPr>
        <w:pStyle w:val="TextFirst"/>
        <w:numPr>
          <w:ilvl w:val="1"/>
          <w:numId w:val="3"/>
        </w:numPr>
      </w:pPr>
      <w:r>
        <w:t>further testing, optimizing and publishing the web-based application of the model</w:t>
      </w:r>
    </w:p>
    <w:p w14:paraId="4E63D738" w14:textId="79FF2AF9" w:rsidR="00AF519B" w:rsidRPr="00AF519B" w:rsidRDefault="00AF519B" w:rsidP="00AF519B">
      <w:pPr>
        <w:pStyle w:val="TextFirst"/>
        <w:numPr>
          <w:ilvl w:val="1"/>
          <w:numId w:val="3"/>
        </w:numPr>
      </w:pPr>
      <w:r w:rsidRPr="00AF519B">
        <w:rPr>
          <w:lang w:val="en-US"/>
        </w:rPr>
        <w:t>redesig</w:t>
      </w:r>
      <w:r>
        <w:rPr>
          <w:lang w:val="en-US"/>
        </w:rPr>
        <w:t xml:space="preserve">ning the model </w:t>
      </w:r>
      <w:r w:rsidRPr="00AF519B">
        <w:rPr>
          <w:lang w:val="en-US"/>
        </w:rPr>
        <w:t xml:space="preserve">to be a </w:t>
      </w:r>
      <w:proofErr w:type="spellStart"/>
      <w:r w:rsidRPr="00AF519B">
        <w:rPr>
          <w:lang w:val="en-US"/>
        </w:rPr>
        <w:t>neurosymbolic</w:t>
      </w:r>
      <w:proofErr w:type="spellEnd"/>
      <w:r w:rsidRPr="00AF519B">
        <w:rPr>
          <w:lang w:val="en-US"/>
        </w:rPr>
        <w:t xml:space="preserve"> AI system, combining a graph-based NN with a rule-based NN</w:t>
      </w:r>
    </w:p>
    <w:p w14:paraId="03704098" w14:textId="10C20143" w:rsidR="00AF519B" w:rsidRDefault="00AF519B" w:rsidP="00AF519B">
      <w:pPr>
        <w:pStyle w:val="TextFirst"/>
        <w:numPr>
          <w:ilvl w:val="1"/>
          <w:numId w:val="3"/>
        </w:numPr>
      </w:pPr>
      <w:r>
        <w:rPr>
          <w:lang w:val="en-US"/>
        </w:rPr>
        <w:t xml:space="preserve">a </w:t>
      </w:r>
      <w:proofErr w:type="gramStart"/>
      <w:r>
        <w:rPr>
          <w:lang w:val="en-US"/>
        </w:rPr>
        <w:t>fact based</w:t>
      </w:r>
      <w:proofErr w:type="gramEnd"/>
      <w:r>
        <w:rPr>
          <w:lang w:val="en-US"/>
        </w:rPr>
        <w:t xml:space="preserve"> evaluation method for training and evaluating of the model.</w:t>
      </w:r>
    </w:p>
    <w:p w14:paraId="4D276D1C" w14:textId="376B015E" w:rsidR="00543431" w:rsidRPr="00543431" w:rsidRDefault="53744AA1" w:rsidP="00543431">
      <w:pPr>
        <w:pStyle w:val="Heading0"/>
      </w:pPr>
      <w:r w:rsidRPr="00543431">
        <w:t>References</w:t>
      </w:r>
    </w:p>
    <w:p w14:paraId="555853AF" w14:textId="77777777" w:rsidR="006F0F3D" w:rsidRPr="006F0F3D" w:rsidRDefault="00543431" w:rsidP="006F0F3D">
      <w:pPr>
        <w:pStyle w:val="Bibliography"/>
        <w:rPr>
          <w:sz w:val="16"/>
        </w:rPr>
      </w:pPr>
      <w:r w:rsidRPr="00AF519B">
        <w:fldChar w:fldCharType="begin"/>
      </w:r>
      <w:r w:rsidRPr="00AF519B">
        <w:instrText xml:space="preserve"> ADDIN ZOTERO_BIBL {"uncited":[],"omitted":[],"custom":[]} CSL_BIBLIOGRAPHY </w:instrText>
      </w:r>
      <w:r w:rsidRPr="00AF519B">
        <w:fldChar w:fldCharType="separate"/>
      </w:r>
      <w:r w:rsidR="006F0F3D" w:rsidRPr="006F0F3D">
        <w:rPr>
          <w:sz w:val="16"/>
        </w:rPr>
        <w:t xml:space="preserve">Ackerman, N. (2025, January 2). </w:t>
      </w:r>
      <w:r w:rsidR="006F0F3D" w:rsidRPr="006F0F3D">
        <w:rPr>
          <w:i/>
          <w:iCs/>
          <w:sz w:val="16"/>
        </w:rPr>
        <w:t>Zaha Hadid Architects builds ‘winner proposals’ with AI</w:t>
      </w:r>
      <w:r w:rsidR="006F0F3D" w:rsidRPr="006F0F3D">
        <w:rPr>
          <w:sz w:val="16"/>
        </w:rPr>
        <w:t>. https://www.thetimes.com/business-money/entrepreneurs/article/zaha-hadid-architects-builds-winner-proposals-with-ai-enterprise-network-qs7m7txwz</w:t>
      </w:r>
    </w:p>
    <w:p w14:paraId="388F55B0" w14:textId="77777777" w:rsidR="006F0F3D" w:rsidRPr="006F0F3D" w:rsidRDefault="006F0F3D" w:rsidP="006F0F3D">
      <w:pPr>
        <w:pStyle w:val="Bibliography"/>
        <w:rPr>
          <w:sz w:val="16"/>
        </w:rPr>
      </w:pPr>
      <w:r w:rsidRPr="006F0F3D">
        <w:rPr>
          <w:sz w:val="16"/>
        </w:rPr>
        <w:t xml:space="preserve">Alexander, C. (1977). </w:t>
      </w:r>
      <w:r w:rsidRPr="006F0F3D">
        <w:rPr>
          <w:i/>
          <w:iCs/>
          <w:sz w:val="16"/>
        </w:rPr>
        <w:t>A Pattern Language</w:t>
      </w:r>
      <w:r w:rsidRPr="006F0F3D">
        <w:rPr>
          <w:sz w:val="16"/>
        </w:rPr>
        <w:t>. Oxford University Press.</w:t>
      </w:r>
    </w:p>
    <w:p w14:paraId="6DD7171A" w14:textId="77777777" w:rsidR="006F0F3D" w:rsidRPr="006F0F3D" w:rsidRDefault="006F0F3D" w:rsidP="006F0F3D">
      <w:pPr>
        <w:pStyle w:val="Bibliography"/>
        <w:rPr>
          <w:sz w:val="16"/>
        </w:rPr>
      </w:pPr>
      <w:r w:rsidRPr="006F0F3D">
        <w:rPr>
          <w:sz w:val="16"/>
        </w:rPr>
        <w:t xml:space="preserve">Aroyo, L., Lease, M., Paritosh, P., &amp; </w:t>
      </w:r>
      <w:proofErr w:type="spellStart"/>
      <w:r w:rsidRPr="006F0F3D">
        <w:rPr>
          <w:sz w:val="16"/>
        </w:rPr>
        <w:t>Schaekermann</w:t>
      </w:r>
      <w:proofErr w:type="spellEnd"/>
      <w:r w:rsidRPr="006F0F3D">
        <w:rPr>
          <w:sz w:val="16"/>
        </w:rPr>
        <w:t xml:space="preserve">, M. (2021). </w:t>
      </w:r>
      <w:r w:rsidRPr="006F0F3D">
        <w:rPr>
          <w:i/>
          <w:iCs/>
          <w:sz w:val="16"/>
        </w:rPr>
        <w:t>Data Excellence for AI: Why Should You Care</w:t>
      </w:r>
      <w:r w:rsidRPr="006F0F3D">
        <w:rPr>
          <w:sz w:val="16"/>
        </w:rPr>
        <w:t xml:space="preserve"> (No. arXiv:2111.10391). </w:t>
      </w:r>
      <w:proofErr w:type="spellStart"/>
      <w:r w:rsidRPr="006F0F3D">
        <w:rPr>
          <w:sz w:val="16"/>
        </w:rPr>
        <w:t>arXiv</w:t>
      </w:r>
      <w:proofErr w:type="spellEnd"/>
      <w:r w:rsidRPr="006F0F3D">
        <w:rPr>
          <w:sz w:val="16"/>
        </w:rPr>
        <w:t>. https://doi.org/10.48550/arXiv.2111.10391</w:t>
      </w:r>
    </w:p>
    <w:p w14:paraId="6F9E3C4D" w14:textId="77777777" w:rsidR="006F0F3D" w:rsidRPr="006F0F3D" w:rsidRDefault="006F0F3D" w:rsidP="006F0F3D">
      <w:pPr>
        <w:pStyle w:val="Bibliography"/>
        <w:rPr>
          <w:sz w:val="16"/>
        </w:rPr>
      </w:pPr>
      <w:r w:rsidRPr="006F0F3D">
        <w:rPr>
          <w:sz w:val="16"/>
          <w:lang w:val="de-DE"/>
        </w:rPr>
        <w:lastRenderedPageBreak/>
        <w:t xml:space="preserve">Bauscher, E., Dai, A., Elshani, D., &amp; Wortmann, T. (2024, November 18). </w:t>
      </w:r>
      <w:r w:rsidRPr="006F0F3D">
        <w:rPr>
          <w:sz w:val="16"/>
        </w:rPr>
        <w:t xml:space="preserve">(PDF) Learning and Generating Spatial Concepts of Modernist Architecture via Graph Machine Learning. </w:t>
      </w:r>
      <w:r w:rsidRPr="006F0F3D">
        <w:rPr>
          <w:i/>
          <w:iCs/>
          <w:sz w:val="16"/>
        </w:rPr>
        <w:t>ResearchGate</w:t>
      </w:r>
      <w:r w:rsidRPr="006F0F3D">
        <w:rPr>
          <w:sz w:val="16"/>
        </w:rPr>
        <w:t>. https://doi.org/10.52842/conf.caadria.2024.1.159</w:t>
      </w:r>
    </w:p>
    <w:p w14:paraId="247C398E" w14:textId="77777777" w:rsidR="006F0F3D" w:rsidRPr="006F0F3D" w:rsidRDefault="006F0F3D" w:rsidP="006F0F3D">
      <w:pPr>
        <w:pStyle w:val="Bibliography"/>
        <w:rPr>
          <w:sz w:val="16"/>
        </w:rPr>
      </w:pPr>
      <w:r w:rsidRPr="006F0F3D">
        <w:rPr>
          <w:sz w:val="16"/>
        </w:rPr>
        <w:t xml:space="preserve">Clark, P. J., &amp; Evans, F. C. (1954). Distance to Nearest Neighbor as a Measure of Spatial Relationships in Populations. </w:t>
      </w:r>
      <w:r w:rsidRPr="006F0F3D">
        <w:rPr>
          <w:i/>
          <w:iCs/>
          <w:sz w:val="16"/>
        </w:rPr>
        <w:t>Ecology</w:t>
      </w:r>
      <w:r w:rsidRPr="006F0F3D">
        <w:rPr>
          <w:sz w:val="16"/>
        </w:rPr>
        <w:t xml:space="preserve">, </w:t>
      </w:r>
      <w:r w:rsidRPr="006F0F3D">
        <w:rPr>
          <w:i/>
          <w:iCs/>
          <w:sz w:val="16"/>
        </w:rPr>
        <w:t>35</w:t>
      </w:r>
      <w:r w:rsidRPr="006F0F3D">
        <w:rPr>
          <w:sz w:val="16"/>
        </w:rPr>
        <w:t>(4), 445–453. https://doi.org/10.2307/1931034</w:t>
      </w:r>
    </w:p>
    <w:p w14:paraId="4CB8BF7F" w14:textId="77777777" w:rsidR="006F0F3D" w:rsidRPr="006F0F3D" w:rsidRDefault="006F0F3D" w:rsidP="006F0F3D">
      <w:pPr>
        <w:pStyle w:val="Bibliography"/>
        <w:rPr>
          <w:sz w:val="16"/>
        </w:rPr>
      </w:pPr>
      <w:r w:rsidRPr="006F0F3D">
        <w:rPr>
          <w:sz w:val="16"/>
        </w:rPr>
        <w:t xml:space="preserve">Del Campo, M. (2022). Deep House—Datasets, estrangement, and the problem of the new. </w:t>
      </w:r>
      <w:r w:rsidRPr="006F0F3D">
        <w:rPr>
          <w:i/>
          <w:iCs/>
          <w:sz w:val="16"/>
        </w:rPr>
        <w:t>Architectural Intelligence</w:t>
      </w:r>
      <w:r w:rsidRPr="006F0F3D">
        <w:rPr>
          <w:sz w:val="16"/>
        </w:rPr>
        <w:t xml:space="preserve">, </w:t>
      </w:r>
      <w:r w:rsidRPr="006F0F3D">
        <w:rPr>
          <w:i/>
          <w:iCs/>
          <w:sz w:val="16"/>
        </w:rPr>
        <w:t>1</w:t>
      </w:r>
      <w:r w:rsidRPr="006F0F3D">
        <w:rPr>
          <w:sz w:val="16"/>
        </w:rPr>
        <w:t>(1), 12. https://doi.org/10.1007/s44223-022-00013-w</w:t>
      </w:r>
    </w:p>
    <w:p w14:paraId="66974CD7" w14:textId="77777777" w:rsidR="006F0F3D" w:rsidRPr="006F0F3D" w:rsidRDefault="006F0F3D" w:rsidP="006F0F3D">
      <w:pPr>
        <w:pStyle w:val="Bibliography"/>
        <w:rPr>
          <w:sz w:val="16"/>
          <w:lang w:val="de-DE"/>
        </w:rPr>
      </w:pPr>
      <w:r w:rsidRPr="006F0F3D">
        <w:rPr>
          <w:sz w:val="16"/>
        </w:rPr>
        <w:t xml:space="preserve">Elshani, D., Lombardi, A., Fisher, A., Hernandez, D., Staab, S., &amp; Wortmann, T. (2022, May). </w:t>
      </w:r>
      <w:r w:rsidRPr="006F0F3D">
        <w:rPr>
          <w:i/>
          <w:iCs/>
          <w:sz w:val="16"/>
        </w:rPr>
        <w:t xml:space="preserve">Knowledge Graphs for Multidisciplinary Co-Design: Introducing RDF to </w:t>
      </w:r>
      <w:proofErr w:type="spellStart"/>
      <w:r w:rsidRPr="006F0F3D">
        <w:rPr>
          <w:i/>
          <w:iCs/>
          <w:sz w:val="16"/>
        </w:rPr>
        <w:t>BHoM</w:t>
      </w:r>
      <w:proofErr w:type="spellEnd"/>
      <w:r w:rsidRPr="006F0F3D">
        <w:rPr>
          <w:sz w:val="16"/>
        </w:rPr>
        <w:t xml:space="preserve">. </w:t>
      </w:r>
      <w:r w:rsidRPr="006F0F3D">
        <w:rPr>
          <w:sz w:val="16"/>
          <w:lang w:val="de-DE"/>
        </w:rPr>
        <w:t>ESWC - LDAC 2022.</w:t>
      </w:r>
    </w:p>
    <w:p w14:paraId="556BCEE9" w14:textId="77777777" w:rsidR="006F0F3D" w:rsidRPr="006F0F3D" w:rsidRDefault="006F0F3D" w:rsidP="006F0F3D">
      <w:pPr>
        <w:pStyle w:val="Bibliography"/>
        <w:rPr>
          <w:sz w:val="16"/>
        </w:rPr>
      </w:pPr>
      <w:r w:rsidRPr="006F0F3D">
        <w:rPr>
          <w:sz w:val="16"/>
          <w:lang w:val="de-DE"/>
        </w:rPr>
        <w:t xml:space="preserve">Ester, M., Kriegel, H.-P., Sander, J., &amp; Xu, X. (1996). </w:t>
      </w:r>
      <w:r w:rsidRPr="006F0F3D">
        <w:rPr>
          <w:sz w:val="16"/>
        </w:rPr>
        <w:t xml:space="preserve">A density-based algorithm for discovering clusters in large spatial databases with noise. </w:t>
      </w:r>
      <w:r w:rsidRPr="006F0F3D">
        <w:rPr>
          <w:i/>
          <w:iCs/>
          <w:sz w:val="16"/>
        </w:rPr>
        <w:t>Proceedings of the Second International Conference on Knowledge Discovery and Data Mining</w:t>
      </w:r>
      <w:r w:rsidRPr="006F0F3D">
        <w:rPr>
          <w:sz w:val="16"/>
        </w:rPr>
        <w:t>, 226–231.</w:t>
      </w:r>
    </w:p>
    <w:p w14:paraId="23EDB5AF" w14:textId="77777777" w:rsidR="006F0F3D" w:rsidRPr="006F0F3D" w:rsidRDefault="006F0F3D" w:rsidP="006F0F3D">
      <w:pPr>
        <w:pStyle w:val="Bibliography"/>
        <w:rPr>
          <w:sz w:val="16"/>
        </w:rPr>
      </w:pPr>
      <w:r w:rsidRPr="006F0F3D">
        <w:rPr>
          <w:sz w:val="16"/>
          <w:lang w:val="de-DE"/>
        </w:rPr>
        <w:t xml:space="preserve">Fey, M., &amp; Lenssen, J. E. (2019). </w:t>
      </w:r>
      <w:r w:rsidRPr="006F0F3D">
        <w:rPr>
          <w:i/>
          <w:iCs/>
          <w:sz w:val="16"/>
        </w:rPr>
        <w:t xml:space="preserve">Fast Graph Representation Learning with </w:t>
      </w:r>
      <w:proofErr w:type="spellStart"/>
      <w:r w:rsidRPr="006F0F3D">
        <w:rPr>
          <w:i/>
          <w:iCs/>
          <w:sz w:val="16"/>
        </w:rPr>
        <w:t>PyTorch</w:t>
      </w:r>
      <w:proofErr w:type="spellEnd"/>
      <w:r w:rsidRPr="006F0F3D">
        <w:rPr>
          <w:i/>
          <w:iCs/>
          <w:sz w:val="16"/>
        </w:rPr>
        <w:t xml:space="preserve"> Geometric</w:t>
      </w:r>
      <w:r w:rsidRPr="006F0F3D">
        <w:rPr>
          <w:sz w:val="16"/>
        </w:rPr>
        <w:t xml:space="preserve"> (No. arXiv:1903.02428). </w:t>
      </w:r>
      <w:proofErr w:type="spellStart"/>
      <w:r w:rsidRPr="006F0F3D">
        <w:rPr>
          <w:sz w:val="16"/>
        </w:rPr>
        <w:t>arXiv</w:t>
      </w:r>
      <w:proofErr w:type="spellEnd"/>
      <w:r w:rsidRPr="006F0F3D">
        <w:rPr>
          <w:sz w:val="16"/>
        </w:rPr>
        <w:t>. https://doi.org/10.48550/arXiv.1903.02428</w:t>
      </w:r>
    </w:p>
    <w:p w14:paraId="715FC9C5" w14:textId="77777777" w:rsidR="006F0F3D" w:rsidRPr="006F0F3D" w:rsidRDefault="006F0F3D" w:rsidP="006F0F3D">
      <w:pPr>
        <w:pStyle w:val="Bibliography"/>
        <w:rPr>
          <w:sz w:val="16"/>
        </w:rPr>
      </w:pPr>
      <w:r w:rsidRPr="006F0F3D">
        <w:rPr>
          <w:sz w:val="16"/>
        </w:rPr>
        <w:t xml:space="preserve">Guo, X., &amp; Zhao, L. (2022). </w:t>
      </w:r>
      <w:r w:rsidRPr="006F0F3D">
        <w:rPr>
          <w:i/>
          <w:iCs/>
          <w:sz w:val="16"/>
        </w:rPr>
        <w:t>A Systematic Survey on Deep Generative Models for Graph Generation</w:t>
      </w:r>
      <w:r w:rsidRPr="006F0F3D">
        <w:rPr>
          <w:sz w:val="16"/>
        </w:rPr>
        <w:t xml:space="preserve"> (No. arXiv:2007.06686). </w:t>
      </w:r>
      <w:proofErr w:type="spellStart"/>
      <w:r w:rsidRPr="006F0F3D">
        <w:rPr>
          <w:sz w:val="16"/>
        </w:rPr>
        <w:t>arXiv</w:t>
      </w:r>
      <w:proofErr w:type="spellEnd"/>
      <w:r w:rsidRPr="006F0F3D">
        <w:rPr>
          <w:sz w:val="16"/>
        </w:rPr>
        <w:t>. https://doi.org/10.48550/arXiv.2007.06686</w:t>
      </w:r>
    </w:p>
    <w:p w14:paraId="02CC8A8C" w14:textId="77777777" w:rsidR="006F0F3D" w:rsidRPr="006F0F3D" w:rsidRDefault="006F0F3D" w:rsidP="006F0F3D">
      <w:pPr>
        <w:pStyle w:val="Bibliography"/>
        <w:rPr>
          <w:sz w:val="16"/>
        </w:rPr>
      </w:pPr>
      <w:r w:rsidRPr="006F0F3D">
        <w:rPr>
          <w:sz w:val="16"/>
        </w:rPr>
        <w:t xml:space="preserve">Hamilton, W. L., Ying, R., &amp; Leskovec, J. (2018). </w:t>
      </w:r>
      <w:r w:rsidRPr="006F0F3D">
        <w:rPr>
          <w:i/>
          <w:iCs/>
          <w:sz w:val="16"/>
        </w:rPr>
        <w:t>Inductive Representation Learning on Large Graphs</w:t>
      </w:r>
      <w:r w:rsidRPr="006F0F3D">
        <w:rPr>
          <w:sz w:val="16"/>
        </w:rPr>
        <w:t xml:space="preserve"> (No. arXiv:1706.02216). </w:t>
      </w:r>
      <w:proofErr w:type="spellStart"/>
      <w:r w:rsidRPr="006F0F3D">
        <w:rPr>
          <w:sz w:val="16"/>
        </w:rPr>
        <w:t>arXiv</w:t>
      </w:r>
      <w:proofErr w:type="spellEnd"/>
      <w:r w:rsidRPr="006F0F3D">
        <w:rPr>
          <w:sz w:val="16"/>
        </w:rPr>
        <w:t>. http://arxiv.org/abs/1706.02216</w:t>
      </w:r>
    </w:p>
    <w:p w14:paraId="7BEBD99F" w14:textId="77777777" w:rsidR="006F0F3D" w:rsidRPr="006F0F3D" w:rsidRDefault="006F0F3D" w:rsidP="006F0F3D">
      <w:pPr>
        <w:pStyle w:val="Bibliography"/>
        <w:rPr>
          <w:sz w:val="16"/>
        </w:rPr>
      </w:pPr>
      <w:r w:rsidRPr="006F0F3D">
        <w:rPr>
          <w:sz w:val="16"/>
        </w:rPr>
        <w:t xml:space="preserve">Hillier, B. (1996). </w:t>
      </w:r>
      <w:r w:rsidRPr="006F0F3D">
        <w:rPr>
          <w:i/>
          <w:iCs/>
          <w:sz w:val="16"/>
        </w:rPr>
        <w:t xml:space="preserve">Space Is </w:t>
      </w:r>
      <w:proofErr w:type="gramStart"/>
      <w:r w:rsidRPr="006F0F3D">
        <w:rPr>
          <w:i/>
          <w:iCs/>
          <w:sz w:val="16"/>
        </w:rPr>
        <w:t>The</w:t>
      </w:r>
      <w:proofErr w:type="gramEnd"/>
      <w:r w:rsidRPr="006F0F3D">
        <w:rPr>
          <w:i/>
          <w:iCs/>
          <w:sz w:val="16"/>
        </w:rPr>
        <w:t xml:space="preserve"> Machine: A Configurational Theory Of Architecture</w:t>
      </w:r>
      <w:r w:rsidRPr="006F0F3D">
        <w:rPr>
          <w:sz w:val="16"/>
        </w:rPr>
        <w:t>.</w:t>
      </w:r>
    </w:p>
    <w:p w14:paraId="2208B4E2" w14:textId="77777777" w:rsidR="006F0F3D" w:rsidRPr="006F0F3D" w:rsidRDefault="006F0F3D" w:rsidP="006F0F3D">
      <w:pPr>
        <w:pStyle w:val="Bibliography"/>
        <w:rPr>
          <w:sz w:val="16"/>
        </w:rPr>
      </w:pPr>
      <w:r w:rsidRPr="006F0F3D">
        <w:rPr>
          <w:sz w:val="16"/>
          <w:lang w:val="de-DE"/>
        </w:rPr>
        <w:t xml:space="preserve">Himmelb(l)au, C. (n.d.). </w:t>
      </w:r>
      <w:r w:rsidRPr="006F0F3D">
        <w:rPr>
          <w:i/>
          <w:iCs/>
          <w:sz w:val="16"/>
        </w:rPr>
        <w:t xml:space="preserve">Deep </w:t>
      </w:r>
      <w:proofErr w:type="spellStart"/>
      <w:r w:rsidRPr="006F0F3D">
        <w:rPr>
          <w:i/>
          <w:iCs/>
          <w:sz w:val="16"/>
        </w:rPr>
        <w:t>Himmelblau</w:t>
      </w:r>
      <w:proofErr w:type="spellEnd"/>
      <w:r w:rsidRPr="006F0F3D">
        <w:rPr>
          <w:sz w:val="16"/>
        </w:rPr>
        <w:t>. Coop Himmelb(l)Au. Retrieved 2 February 2025, from https://coop-himmelblau.at/method/deep-himmelblau/</w:t>
      </w:r>
    </w:p>
    <w:p w14:paraId="430FFFEB" w14:textId="77777777" w:rsidR="006F0F3D" w:rsidRPr="006F0F3D" w:rsidRDefault="006F0F3D" w:rsidP="006F0F3D">
      <w:pPr>
        <w:pStyle w:val="Bibliography"/>
        <w:rPr>
          <w:sz w:val="16"/>
        </w:rPr>
      </w:pPr>
      <w:proofErr w:type="spellStart"/>
      <w:r w:rsidRPr="006F0F3D">
        <w:rPr>
          <w:sz w:val="16"/>
        </w:rPr>
        <w:t>Jarrahi</w:t>
      </w:r>
      <w:proofErr w:type="spellEnd"/>
      <w:r w:rsidRPr="006F0F3D">
        <w:rPr>
          <w:sz w:val="16"/>
        </w:rPr>
        <w:t xml:space="preserve">, M. H., </w:t>
      </w:r>
      <w:proofErr w:type="spellStart"/>
      <w:r w:rsidRPr="006F0F3D">
        <w:rPr>
          <w:sz w:val="16"/>
        </w:rPr>
        <w:t>Memariani</w:t>
      </w:r>
      <w:proofErr w:type="spellEnd"/>
      <w:r w:rsidRPr="006F0F3D">
        <w:rPr>
          <w:sz w:val="16"/>
        </w:rPr>
        <w:t xml:space="preserve">, A., &amp; Guha, S. (2023). The Principles of Data-Centric AI (DCAI). </w:t>
      </w:r>
      <w:r w:rsidRPr="006F0F3D">
        <w:rPr>
          <w:i/>
          <w:iCs/>
          <w:sz w:val="16"/>
        </w:rPr>
        <w:t>Communications of the ACM</w:t>
      </w:r>
      <w:r w:rsidRPr="006F0F3D">
        <w:rPr>
          <w:sz w:val="16"/>
        </w:rPr>
        <w:t xml:space="preserve">, </w:t>
      </w:r>
      <w:r w:rsidRPr="006F0F3D">
        <w:rPr>
          <w:i/>
          <w:iCs/>
          <w:sz w:val="16"/>
        </w:rPr>
        <w:t>66</w:t>
      </w:r>
      <w:r w:rsidRPr="006F0F3D">
        <w:rPr>
          <w:sz w:val="16"/>
        </w:rPr>
        <w:t>(8), 84–92. https://doi.org/10.1145/3571724</w:t>
      </w:r>
    </w:p>
    <w:p w14:paraId="57D9AE97" w14:textId="77777777" w:rsidR="006F0F3D" w:rsidRPr="006F0F3D" w:rsidRDefault="006F0F3D" w:rsidP="006F0F3D">
      <w:pPr>
        <w:pStyle w:val="Bibliography"/>
        <w:rPr>
          <w:sz w:val="16"/>
        </w:rPr>
      </w:pPr>
      <w:r w:rsidRPr="006F0F3D">
        <w:rPr>
          <w:sz w:val="16"/>
        </w:rPr>
        <w:t xml:space="preserve">Kipf, T. N., &amp; Welling, M. (2016). </w:t>
      </w:r>
      <w:r w:rsidRPr="006F0F3D">
        <w:rPr>
          <w:i/>
          <w:iCs/>
          <w:sz w:val="16"/>
        </w:rPr>
        <w:t>Variational Graph Auto-Encoders</w:t>
      </w:r>
      <w:r w:rsidRPr="006F0F3D">
        <w:rPr>
          <w:sz w:val="16"/>
        </w:rPr>
        <w:t xml:space="preserve"> (No. arXiv:1611.07308). </w:t>
      </w:r>
      <w:proofErr w:type="spellStart"/>
      <w:r w:rsidRPr="006F0F3D">
        <w:rPr>
          <w:sz w:val="16"/>
        </w:rPr>
        <w:t>arXiv</w:t>
      </w:r>
      <w:proofErr w:type="spellEnd"/>
      <w:r w:rsidRPr="006F0F3D">
        <w:rPr>
          <w:sz w:val="16"/>
        </w:rPr>
        <w:t>. https://doi.org/10.48550/arXiv.1611.07308</w:t>
      </w:r>
    </w:p>
    <w:p w14:paraId="550BB6FD" w14:textId="77777777" w:rsidR="006F0F3D" w:rsidRPr="006F0F3D" w:rsidRDefault="006F0F3D" w:rsidP="006F0F3D">
      <w:pPr>
        <w:pStyle w:val="Bibliography"/>
        <w:rPr>
          <w:sz w:val="16"/>
        </w:rPr>
      </w:pPr>
      <w:r w:rsidRPr="006F0F3D">
        <w:rPr>
          <w:sz w:val="16"/>
        </w:rPr>
        <w:t xml:space="preserve">Koh, I. (2020). </w:t>
      </w:r>
      <w:r w:rsidRPr="006F0F3D">
        <w:rPr>
          <w:i/>
          <w:iCs/>
          <w:sz w:val="16"/>
        </w:rPr>
        <w:t>Voxel Synthesis for Architectural Design</w:t>
      </w:r>
      <w:r w:rsidRPr="006F0F3D">
        <w:rPr>
          <w:sz w:val="16"/>
        </w:rPr>
        <w:t>.</w:t>
      </w:r>
    </w:p>
    <w:p w14:paraId="3D77E379" w14:textId="77777777" w:rsidR="006F0F3D" w:rsidRPr="006F0F3D" w:rsidRDefault="006F0F3D" w:rsidP="006F0F3D">
      <w:pPr>
        <w:pStyle w:val="Bibliography"/>
        <w:rPr>
          <w:sz w:val="16"/>
        </w:rPr>
      </w:pPr>
      <w:r w:rsidRPr="006F0F3D">
        <w:rPr>
          <w:sz w:val="16"/>
          <w:lang w:val="de-DE"/>
        </w:rPr>
        <w:t xml:space="preserve">Li, C., Zhang, T., Du, X., Zhang, Y., &amp; Xie, H. (2024). </w:t>
      </w:r>
      <w:r w:rsidRPr="006F0F3D">
        <w:rPr>
          <w:i/>
          <w:iCs/>
          <w:sz w:val="16"/>
        </w:rPr>
        <w:t>Generative AI Models for Different Steps in Architectural Design: A Literature Review</w:t>
      </w:r>
      <w:r w:rsidRPr="006F0F3D">
        <w:rPr>
          <w:sz w:val="16"/>
        </w:rPr>
        <w:t xml:space="preserve"> (No. arXiv:2404.01335). </w:t>
      </w:r>
      <w:proofErr w:type="spellStart"/>
      <w:r w:rsidRPr="006F0F3D">
        <w:rPr>
          <w:sz w:val="16"/>
        </w:rPr>
        <w:t>arXiv</w:t>
      </w:r>
      <w:proofErr w:type="spellEnd"/>
      <w:r w:rsidRPr="006F0F3D">
        <w:rPr>
          <w:sz w:val="16"/>
        </w:rPr>
        <w:t>. https://doi.org/10.48550/arXiv.2404.01335</w:t>
      </w:r>
    </w:p>
    <w:p w14:paraId="3B5E7173" w14:textId="77777777" w:rsidR="006F0F3D" w:rsidRPr="006F0F3D" w:rsidRDefault="006F0F3D" w:rsidP="006F0F3D">
      <w:pPr>
        <w:pStyle w:val="Bibliography"/>
        <w:rPr>
          <w:sz w:val="16"/>
        </w:rPr>
      </w:pPr>
      <w:r w:rsidRPr="006F0F3D">
        <w:rPr>
          <w:sz w:val="16"/>
          <w:lang w:val="de-DE"/>
        </w:rPr>
        <w:t xml:space="preserve">Lin, C.-H., Gao, J., Tang, L., Takikawa, T., Zeng, X., Huang, X., Kreis, K., Fidler, S., Liu, M.-Y., &amp; Lin, T.-Y. (2023). </w:t>
      </w:r>
      <w:r w:rsidRPr="006F0F3D">
        <w:rPr>
          <w:sz w:val="16"/>
        </w:rPr>
        <w:t xml:space="preserve">Magic3D: High-Resolution Text-to-3D Content Creation. </w:t>
      </w:r>
      <w:r w:rsidRPr="006F0F3D">
        <w:rPr>
          <w:i/>
          <w:iCs/>
          <w:sz w:val="16"/>
        </w:rPr>
        <w:t>2023 IEEE/CVF Conference on Computer Vision and Pattern Recognition (CVPR)</w:t>
      </w:r>
      <w:r w:rsidRPr="006F0F3D">
        <w:rPr>
          <w:sz w:val="16"/>
        </w:rPr>
        <w:t>, 300–309. https://doi.org/10.1109/CVPR52729.2023.00037</w:t>
      </w:r>
    </w:p>
    <w:p w14:paraId="3133101C" w14:textId="77777777" w:rsidR="006F0F3D" w:rsidRPr="006F0F3D" w:rsidRDefault="006F0F3D" w:rsidP="006F0F3D">
      <w:pPr>
        <w:pStyle w:val="Bibliography"/>
        <w:rPr>
          <w:sz w:val="16"/>
        </w:rPr>
      </w:pPr>
      <w:r w:rsidRPr="006F0F3D">
        <w:rPr>
          <w:sz w:val="16"/>
          <w:lang w:val="de-DE"/>
        </w:rPr>
        <w:t xml:space="preserve">McGlinn, K., &amp; Pauwels, P. (Eds.). </w:t>
      </w:r>
      <w:r w:rsidRPr="006F0F3D">
        <w:rPr>
          <w:sz w:val="16"/>
        </w:rPr>
        <w:t xml:space="preserve">(2022). </w:t>
      </w:r>
      <w:r w:rsidRPr="006F0F3D">
        <w:rPr>
          <w:i/>
          <w:iCs/>
          <w:sz w:val="16"/>
        </w:rPr>
        <w:t>Buildings and Semantics: Data Models and Web Technologies for the Built Environment</w:t>
      </w:r>
      <w:r w:rsidRPr="006F0F3D">
        <w:rPr>
          <w:sz w:val="16"/>
        </w:rPr>
        <w:t>. CRC Press. https://doi.org/10.1201/9781003204381</w:t>
      </w:r>
    </w:p>
    <w:p w14:paraId="0EFDD904" w14:textId="77777777" w:rsidR="006F0F3D" w:rsidRPr="006F0F3D" w:rsidRDefault="006F0F3D" w:rsidP="006F0F3D">
      <w:pPr>
        <w:pStyle w:val="Bibliography"/>
        <w:rPr>
          <w:sz w:val="16"/>
        </w:rPr>
      </w:pPr>
      <w:r w:rsidRPr="006F0F3D">
        <w:rPr>
          <w:sz w:val="16"/>
        </w:rPr>
        <w:t xml:space="preserve">Moran, P. A. P. (1950). Notes on continuous stochastic phenomena. </w:t>
      </w:r>
      <w:proofErr w:type="spellStart"/>
      <w:r w:rsidRPr="006F0F3D">
        <w:rPr>
          <w:i/>
          <w:iCs/>
          <w:sz w:val="16"/>
        </w:rPr>
        <w:t>Biometrika</w:t>
      </w:r>
      <w:proofErr w:type="spellEnd"/>
      <w:r w:rsidRPr="006F0F3D">
        <w:rPr>
          <w:sz w:val="16"/>
        </w:rPr>
        <w:t xml:space="preserve">, </w:t>
      </w:r>
      <w:r w:rsidRPr="006F0F3D">
        <w:rPr>
          <w:i/>
          <w:iCs/>
          <w:sz w:val="16"/>
        </w:rPr>
        <w:t>37</w:t>
      </w:r>
      <w:r w:rsidRPr="006F0F3D">
        <w:rPr>
          <w:sz w:val="16"/>
        </w:rPr>
        <w:t>(1–2), 17–23. https://doi.org/10.1093/biomet/37.1-2.17</w:t>
      </w:r>
    </w:p>
    <w:p w14:paraId="3B7B35EF" w14:textId="77777777" w:rsidR="006F0F3D" w:rsidRPr="006F0F3D" w:rsidRDefault="006F0F3D" w:rsidP="006F0F3D">
      <w:pPr>
        <w:pStyle w:val="Bibliography"/>
        <w:rPr>
          <w:sz w:val="16"/>
        </w:rPr>
      </w:pPr>
      <w:proofErr w:type="spellStart"/>
      <w:r w:rsidRPr="006F0F3D">
        <w:rPr>
          <w:sz w:val="16"/>
        </w:rPr>
        <w:lastRenderedPageBreak/>
        <w:t>Paszke</w:t>
      </w:r>
      <w:proofErr w:type="spellEnd"/>
      <w:r w:rsidRPr="006F0F3D">
        <w:rPr>
          <w:sz w:val="16"/>
        </w:rPr>
        <w:t xml:space="preserve">, A., Gross, S., Massa, F., Lerer, A., Bradbury, J., Chanan, G., Killeen, T., Lin, Z., </w:t>
      </w:r>
      <w:proofErr w:type="spellStart"/>
      <w:r w:rsidRPr="006F0F3D">
        <w:rPr>
          <w:sz w:val="16"/>
        </w:rPr>
        <w:t>Gimelshein</w:t>
      </w:r>
      <w:proofErr w:type="spellEnd"/>
      <w:r w:rsidRPr="006F0F3D">
        <w:rPr>
          <w:sz w:val="16"/>
        </w:rPr>
        <w:t xml:space="preserve">, N., </w:t>
      </w:r>
      <w:proofErr w:type="spellStart"/>
      <w:r w:rsidRPr="006F0F3D">
        <w:rPr>
          <w:sz w:val="16"/>
        </w:rPr>
        <w:t>Antiga</w:t>
      </w:r>
      <w:proofErr w:type="spellEnd"/>
      <w:r w:rsidRPr="006F0F3D">
        <w:rPr>
          <w:sz w:val="16"/>
        </w:rPr>
        <w:t xml:space="preserve">, L., </w:t>
      </w:r>
      <w:proofErr w:type="spellStart"/>
      <w:r w:rsidRPr="006F0F3D">
        <w:rPr>
          <w:sz w:val="16"/>
        </w:rPr>
        <w:t>Desmaison</w:t>
      </w:r>
      <w:proofErr w:type="spellEnd"/>
      <w:r w:rsidRPr="006F0F3D">
        <w:rPr>
          <w:sz w:val="16"/>
        </w:rPr>
        <w:t xml:space="preserve">, A., </w:t>
      </w:r>
      <w:proofErr w:type="spellStart"/>
      <w:r w:rsidRPr="006F0F3D">
        <w:rPr>
          <w:sz w:val="16"/>
        </w:rPr>
        <w:t>Köpf</w:t>
      </w:r>
      <w:proofErr w:type="spellEnd"/>
      <w:r w:rsidRPr="006F0F3D">
        <w:rPr>
          <w:sz w:val="16"/>
        </w:rPr>
        <w:t xml:space="preserve">, A., Yang, E., DeVito, Z., Raison, M., Tejani, A., </w:t>
      </w:r>
      <w:proofErr w:type="spellStart"/>
      <w:r w:rsidRPr="006F0F3D">
        <w:rPr>
          <w:sz w:val="16"/>
        </w:rPr>
        <w:t>Chilamkurthy</w:t>
      </w:r>
      <w:proofErr w:type="spellEnd"/>
      <w:r w:rsidRPr="006F0F3D">
        <w:rPr>
          <w:sz w:val="16"/>
        </w:rPr>
        <w:t xml:space="preserve">, S., Steiner, B., Fang, L., … Chintala, S. (2019). </w:t>
      </w:r>
      <w:proofErr w:type="spellStart"/>
      <w:r w:rsidRPr="006F0F3D">
        <w:rPr>
          <w:i/>
          <w:iCs/>
          <w:sz w:val="16"/>
        </w:rPr>
        <w:t>PyTorch</w:t>
      </w:r>
      <w:proofErr w:type="spellEnd"/>
      <w:r w:rsidRPr="006F0F3D">
        <w:rPr>
          <w:i/>
          <w:iCs/>
          <w:sz w:val="16"/>
        </w:rPr>
        <w:t>: An Imperative Style, High-Performance Deep Learning Library</w:t>
      </w:r>
      <w:r w:rsidRPr="006F0F3D">
        <w:rPr>
          <w:sz w:val="16"/>
        </w:rPr>
        <w:t xml:space="preserve"> (No. arXiv:1912.01703). </w:t>
      </w:r>
      <w:proofErr w:type="spellStart"/>
      <w:r w:rsidRPr="006F0F3D">
        <w:rPr>
          <w:sz w:val="16"/>
        </w:rPr>
        <w:t>arXiv</w:t>
      </w:r>
      <w:proofErr w:type="spellEnd"/>
      <w:r w:rsidRPr="006F0F3D">
        <w:rPr>
          <w:sz w:val="16"/>
        </w:rPr>
        <w:t>. https://doi.org/10.48550/arXiv.1912.01703</w:t>
      </w:r>
    </w:p>
    <w:p w14:paraId="00D0F69B" w14:textId="77777777" w:rsidR="006F0F3D" w:rsidRPr="006F0F3D" w:rsidRDefault="006F0F3D" w:rsidP="006F0F3D">
      <w:pPr>
        <w:pStyle w:val="Bibliography"/>
        <w:rPr>
          <w:sz w:val="16"/>
        </w:rPr>
      </w:pPr>
      <w:r w:rsidRPr="006F0F3D">
        <w:rPr>
          <w:sz w:val="16"/>
        </w:rPr>
        <w:t xml:space="preserve">Poole, B., Jain, A., Barron, J. T., &amp; Mildenhall, B. (2022). </w:t>
      </w:r>
      <w:proofErr w:type="spellStart"/>
      <w:r w:rsidRPr="006F0F3D">
        <w:rPr>
          <w:i/>
          <w:iCs/>
          <w:sz w:val="16"/>
        </w:rPr>
        <w:t>DreamFusion</w:t>
      </w:r>
      <w:proofErr w:type="spellEnd"/>
      <w:r w:rsidRPr="006F0F3D">
        <w:rPr>
          <w:i/>
          <w:iCs/>
          <w:sz w:val="16"/>
        </w:rPr>
        <w:t>: Text-to-3D using 2D Diffusion</w:t>
      </w:r>
      <w:r w:rsidRPr="006F0F3D">
        <w:rPr>
          <w:sz w:val="16"/>
        </w:rPr>
        <w:t xml:space="preserve"> (No. arXiv:2209.14988). </w:t>
      </w:r>
      <w:proofErr w:type="spellStart"/>
      <w:r w:rsidRPr="006F0F3D">
        <w:rPr>
          <w:sz w:val="16"/>
        </w:rPr>
        <w:t>arXiv</w:t>
      </w:r>
      <w:proofErr w:type="spellEnd"/>
      <w:r w:rsidRPr="006F0F3D">
        <w:rPr>
          <w:sz w:val="16"/>
        </w:rPr>
        <w:t>. https://doi.org/10.48550/arXiv.2209.14988</w:t>
      </w:r>
    </w:p>
    <w:p w14:paraId="6B91578C" w14:textId="77777777" w:rsidR="006F0F3D" w:rsidRPr="006F0F3D" w:rsidRDefault="006F0F3D" w:rsidP="006F0F3D">
      <w:pPr>
        <w:pStyle w:val="Bibliography"/>
        <w:rPr>
          <w:sz w:val="16"/>
        </w:rPr>
      </w:pPr>
      <w:r w:rsidRPr="006F0F3D">
        <w:rPr>
          <w:sz w:val="16"/>
        </w:rPr>
        <w:t xml:space="preserve">Ramesh, A., Pavlov, M., Goh, G., Gray, S., Voss, C., Radford, A., Chen, M., &amp; </w:t>
      </w:r>
      <w:proofErr w:type="spellStart"/>
      <w:r w:rsidRPr="006F0F3D">
        <w:rPr>
          <w:sz w:val="16"/>
        </w:rPr>
        <w:t>Sutskever</w:t>
      </w:r>
      <w:proofErr w:type="spellEnd"/>
      <w:r w:rsidRPr="006F0F3D">
        <w:rPr>
          <w:sz w:val="16"/>
        </w:rPr>
        <w:t xml:space="preserve">, I. (2021). </w:t>
      </w:r>
      <w:r w:rsidRPr="006F0F3D">
        <w:rPr>
          <w:i/>
          <w:iCs/>
          <w:sz w:val="16"/>
        </w:rPr>
        <w:t>Zero-Shot Text-to-Image Generation</w:t>
      </w:r>
      <w:r w:rsidRPr="006F0F3D">
        <w:rPr>
          <w:sz w:val="16"/>
        </w:rPr>
        <w:t xml:space="preserve"> (No. arXiv:2102.12092). </w:t>
      </w:r>
      <w:proofErr w:type="spellStart"/>
      <w:r w:rsidRPr="006F0F3D">
        <w:rPr>
          <w:sz w:val="16"/>
        </w:rPr>
        <w:t>arXiv</w:t>
      </w:r>
      <w:proofErr w:type="spellEnd"/>
      <w:r w:rsidRPr="006F0F3D">
        <w:rPr>
          <w:sz w:val="16"/>
        </w:rPr>
        <w:t>. https://doi.org/10.48550/arXiv.2102.12092</w:t>
      </w:r>
    </w:p>
    <w:p w14:paraId="41D87B63" w14:textId="77777777" w:rsidR="006F0F3D" w:rsidRPr="006F0F3D" w:rsidRDefault="006F0F3D" w:rsidP="006F0F3D">
      <w:pPr>
        <w:pStyle w:val="Bibliography"/>
        <w:rPr>
          <w:sz w:val="16"/>
        </w:rPr>
      </w:pPr>
      <w:r w:rsidRPr="006F0F3D">
        <w:rPr>
          <w:sz w:val="16"/>
          <w:lang w:val="de-DE"/>
        </w:rPr>
        <w:t xml:space="preserve">Rasmussen, M. H., Lefrançois, M., Schneider, G., &amp; Pauwels, P. (2020). </w:t>
      </w:r>
      <w:r w:rsidRPr="006F0F3D">
        <w:rPr>
          <w:sz w:val="16"/>
        </w:rPr>
        <w:t xml:space="preserve">BOT: The Building Topology Ontology of the W3C Linked Building Data Group. </w:t>
      </w:r>
      <w:r w:rsidRPr="006F0F3D">
        <w:rPr>
          <w:i/>
          <w:iCs/>
          <w:sz w:val="16"/>
        </w:rPr>
        <w:t>Semantic Web</w:t>
      </w:r>
      <w:r w:rsidRPr="006F0F3D">
        <w:rPr>
          <w:sz w:val="16"/>
        </w:rPr>
        <w:t>. https://doi.org/10.3233/SW-200385</w:t>
      </w:r>
    </w:p>
    <w:p w14:paraId="29026F24" w14:textId="77777777" w:rsidR="006F0F3D" w:rsidRPr="006F0F3D" w:rsidRDefault="006F0F3D" w:rsidP="006F0F3D">
      <w:pPr>
        <w:pStyle w:val="Bibliography"/>
        <w:rPr>
          <w:sz w:val="16"/>
        </w:rPr>
      </w:pPr>
      <w:proofErr w:type="spellStart"/>
      <w:r w:rsidRPr="006F0F3D">
        <w:rPr>
          <w:sz w:val="16"/>
        </w:rPr>
        <w:t>Rasoulzadeh</w:t>
      </w:r>
      <w:proofErr w:type="spellEnd"/>
      <w:r w:rsidRPr="006F0F3D">
        <w:rPr>
          <w:sz w:val="16"/>
        </w:rPr>
        <w:t xml:space="preserve">, S., Bank, M., Wimmer, M., Kovacic, I., </w:t>
      </w:r>
      <w:proofErr w:type="spellStart"/>
      <w:r w:rsidRPr="006F0F3D">
        <w:rPr>
          <w:sz w:val="16"/>
        </w:rPr>
        <w:t>Schinegger</w:t>
      </w:r>
      <w:proofErr w:type="spellEnd"/>
      <w:r w:rsidRPr="006F0F3D">
        <w:rPr>
          <w:sz w:val="16"/>
        </w:rPr>
        <w:t xml:space="preserve">, K., &amp; </w:t>
      </w:r>
      <w:proofErr w:type="spellStart"/>
      <w:r w:rsidRPr="006F0F3D">
        <w:rPr>
          <w:sz w:val="16"/>
        </w:rPr>
        <w:t>Rutzinger</w:t>
      </w:r>
      <w:proofErr w:type="spellEnd"/>
      <w:r w:rsidRPr="006F0F3D">
        <w:rPr>
          <w:sz w:val="16"/>
        </w:rPr>
        <w:t xml:space="preserve">, S. (2024). </w:t>
      </w:r>
      <w:proofErr w:type="spellStart"/>
      <w:r w:rsidRPr="006F0F3D">
        <w:rPr>
          <w:i/>
          <w:iCs/>
          <w:sz w:val="16"/>
        </w:rPr>
        <w:t>ArchComplete</w:t>
      </w:r>
      <w:proofErr w:type="spellEnd"/>
      <w:r w:rsidRPr="006F0F3D">
        <w:rPr>
          <w:i/>
          <w:iCs/>
          <w:sz w:val="16"/>
        </w:rPr>
        <w:t xml:space="preserve">: Autoregressive 3D Architectural Design Generation with Hierarchical Diffusion-Based </w:t>
      </w:r>
      <w:proofErr w:type="spellStart"/>
      <w:r w:rsidRPr="006F0F3D">
        <w:rPr>
          <w:i/>
          <w:iCs/>
          <w:sz w:val="16"/>
        </w:rPr>
        <w:t>Upsampling</w:t>
      </w:r>
      <w:proofErr w:type="spellEnd"/>
      <w:r w:rsidRPr="006F0F3D">
        <w:rPr>
          <w:sz w:val="16"/>
        </w:rPr>
        <w:t xml:space="preserve"> (No. arXiv:2412.17957). </w:t>
      </w:r>
      <w:proofErr w:type="spellStart"/>
      <w:r w:rsidRPr="006F0F3D">
        <w:rPr>
          <w:sz w:val="16"/>
        </w:rPr>
        <w:t>arXiv</w:t>
      </w:r>
      <w:proofErr w:type="spellEnd"/>
      <w:r w:rsidRPr="006F0F3D">
        <w:rPr>
          <w:sz w:val="16"/>
        </w:rPr>
        <w:t>. https://doi.org/10.48550/arXiv.2412.17957</w:t>
      </w:r>
    </w:p>
    <w:p w14:paraId="5D6E7A50" w14:textId="77777777" w:rsidR="006F0F3D" w:rsidRPr="006F0F3D" w:rsidRDefault="006F0F3D" w:rsidP="006F0F3D">
      <w:pPr>
        <w:pStyle w:val="Bibliography"/>
        <w:rPr>
          <w:sz w:val="16"/>
        </w:rPr>
      </w:pPr>
      <w:r w:rsidRPr="006F0F3D">
        <w:rPr>
          <w:sz w:val="16"/>
          <w:lang w:val="de-DE"/>
        </w:rPr>
        <w:t xml:space="preserve">Rombach, R., Blattmann, A., Lorenz, D., Esser, P., &amp; Ommer, B. (2022). </w:t>
      </w:r>
      <w:r w:rsidRPr="006F0F3D">
        <w:rPr>
          <w:i/>
          <w:iCs/>
          <w:sz w:val="16"/>
        </w:rPr>
        <w:t>High-Resolution Image Synthesis with Latent Diffusion Models</w:t>
      </w:r>
      <w:r w:rsidRPr="006F0F3D">
        <w:rPr>
          <w:sz w:val="16"/>
        </w:rPr>
        <w:t xml:space="preserve"> (No. arXiv:2112.10752). </w:t>
      </w:r>
      <w:proofErr w:type="spellStart"/>
      <w:r w:rsidRPr="006F0F3D">
        <w:rPr>
          <w:sz w:val="16"/>
        </w:rPr>
        <w:t>arXiv</w:t>
      </w:r>
      <w:proofErr w:type="spellEnd"/>
      <w:r w:rsidRPr="006F0F3D">
        <w:rPr>
          <w:sz w:val="16"/>
        </w:rPr>
        <w:t>. https://doi.org/10.48550/arXiv.2112.10752</w:t>
      </w:r>
    </w:p>
    <w:p w14:paraId="72573EC7" w14:textId="77777777" w:rsidR="006F0F3D" w:rsidRPr="006F0F3D" w:rsidRDefault="006F0F3D" w:rsidP="006F0F3D">
      <w:pPr>
        <w:pStyle w:val="Bibliography"/>
        <w:rPr>
          <w:sz w:val="16"/>
        </w:rPr>
      </w:pPr>
      <w:r w:rsidRPr="006F0F3D">
        <w:rPr>
          <w:sz w:val="16"/>
        </w:rPr>
        <w:t xml:space="preserve">Smith, E. A. T. (with </w:t>
      </w:r>
      <w:proofErr w:type="spellStart"/>
      <w:r w:rsidRPr="006F0F3D">
        <w:rPr>
          <w:sz w:val="16"/>
        </w:rPr>
        <w:t>Gössel</w:t>
      </w:r>
      <w:proofErr w:type="spellEnd"/>
      <w:r w:rsidRPr="006F0F3D">
        <w:rPr>
          <w:sz w:val="16"/>
        </w:rPr>
        <w:t xml:space="preserve">, P.). (2006). </w:t>
      </w:r>
      <w:r w:rsidRPr="006F0F3D">
        <w:rPr>
          <w:i/>
          <w:iCs/>
          <w:sz w:val="16"/>
        </w:rPr>
        <w:t>Case study houses: 1945-</w:t>
      </w:r>
      <w:proofErr w:type="gramStart"/>
      <w:r w:rsidRPr="006F0F3D">
        <w:rPr>
          <w:i/>
          <w:iCs/>
          <w:sz w:val="16"/>
        </w:rPr>
        <w:t>1966 :</w:t>
      </w:r>
      <w:proofErr w:type="gramEnd"/>
      <w:r w:rsidRPr="006F0F3D">
        <w:rPr>
          <w:i/>
          <w:iCs/>
          <w:sz w:val="16"/>
        </w:rPr>
        <w:t xml:space="preserve"> the Californian impetus</w:t>
      </w:r>
      <w:r w:rsidRPr="006F0F3D">
        <w:rPr>
          <w:sz w:val="16"/>
        </w:rPr>
        <w:t>. Taschen.</w:t>
      </w:r>
    </w:p>
    <w:p w14:paraId="181051D4" w14:textId="77777777" w:rsidR="006F0F3D" w:rsidRPr="006F0F3D" w:rsidRDefault="006F0F3D" w:rsidP="006F0F3D">
      <w:pPr>
        <w:pStyle w:val="Bibliography"/>
        <w:rPr>
          <w:sz w:val="16"/>
        </w:rPr>
      </w:pPr>
      <w:r w:rsidRPr="006F0F3D">
        <w:rPr>
          <w:i/>
          <w:iCs/>
          <w:sz w:val="16"/>
        </w:rPr>
        <w:t>Three.js – JavaScript 3D Library</w:t>
      </w:r>
      <w:r w:rsidRPr="006F0F3D">
        <w:rPr>
          <w:sz w:val="16"/>
        </w:rPr>
        <w:t>. (n.d.). Retrieved 26 January 2025, from https://threejs.org/</w:t>
      </w:r>
    </w:p>
    <w:p w14:paraId="451FFD78" w14:textId="77777777" w:rsidR="006F0F3D" w:rsidRPr="006F0F3D" w:rsidRDefault="006F0F3D" w:rsidP="006F0F3D">
      <w:pPr>
        <w:pStyle w:val="Bibliography"/>
        <w:rPr>
          <w:sz w:val="16"/>
        </w:rPr>
      </w:pPr>
      <w:r w:rsidRPr="006F0F3D">
        <w:rPr>
          <w:sz w:val="16"/>
          <w:lang w:val="de-DE"/>
        </w:rPr>
        <w:t xml:space="preserve">Wei, Y., Vosselman, G., &amp; Yang, M. Y. (2023, August 31). </w:t>
      </w:r>
      <w:proofErr w:type="spellStart"/>
      <w:r w:rsidRPr="006F0F3D">
        <w:rPr>
          <w:i/>
          <w:iCs/>
          <w:sz w:val="16"/>
        </w:rPr>
        <w:t>BuilDiff</w:t>
      </w:r>
      <w:proofErr w:type="spellEnd"/>
      <w:r w:rsidRPr="006F0F3D">
        <w:rPr>
          <w:i/>
          <w:iCs/>
          <w:sz w:val="16"/>
        </w:rPr>
        <w:t>: 3D Building Shape Generation using Single-Image Conditional Point Cloud Diffusion Models</w:t>
      </w:r>
      <w:r w:rsidRPr="006F0F3D">
        <w:rPr>
          <w:sz w:val="16"/>
        </w:rPr>
        <w:t>. arXiv.Org. https://arxiv.org/abs/2309.00158v1</w:t>
      </w:r>
    </w:p>
    <w:p w14:paraId="774BBB0F" w14:textId="77777777" w:rsidR="006F0F3D" w:rsidRPr="006F0F3D" w:rsidRDefault="006F0F3D" w:rsidP="006F0F3D">
      <w:pPr>
        <w:pStyle w:val="Bibliography"/>
        <w:rPr>
          <w:sz w:val="16"/>
        </w:rPr>
      </w:pPr>
      <w:r w:rsidRPr="006F0F3D">
        <w:rPr>
          <w:sz w:val="16"/>
        </w:rPr>
        <w:t xml:space="preserve">Zhang, H., &amp; Blasetti, E. (2020). 3D ARCHITECTURAL FORM STYLE TRANSFER THROUGH MACHINE LEARNING. </w:t>
      </w:r>
      <w:r w:rsidRPr="006F0F3D">
        <w:rPr>
          <w:i/>
          <w:iCs/>
          <w:sz w:val="16"/>
        </w:rPr>
        <w:t>MACHINE LEARNING</w:t>
      </w:r>
      <w:r w:rsidRPr="006F0F3D">
        <w:rPr>
          <w:sz w:val="16"/>
        </w:rPr>
        <w:t>.</w:t>
      </w:r>
    </w:p>
    <w:p w14:paraId="6040E2D7" w14:textId="6C847283" w:rsidR="5158112E" w:rsidRPr="00543431" w:rsidRDefault="00543431" w:rsidP="00AF519B">
      <w:pPr>
        <w:pStyle w:val="References"/>
      </w:pPr>
      <w:r w:rsidRPr="00AF519B">
        <w:fldChar w:fldCharType="end"/>
      </w:r>
    </w:p>
    <w:p w14:paraId="5B8559EF" w14:textId="13512EA0" w:rsidR="00F92B82" w:rsidRPr="00543431" w:rsidRDefault="00F92B82" w:rsidP="00543431">
      <w:pPr>
        <w:pStyle w:val="CAADRIAtextfirst"/>
        <w:spacing w:before="0"/>
        <w:rPr>
          <w:rStyle w:val="Hyperlink1"/>
          <w:sz w:val="20"/>
          <w:szCs w:val="20"/>
        </w:rPr>
      </w:pPr>
    </w:p>
    <w:p w14:paraId="25D80163" w14:textId="77777777" w:rsidR="00F92B82" w:rsidRPr="00543431" w:rsidRDefault="00F92B82" w:rsidP="00543431">
      <w:pPr>
        <w:pStyle w:val="CAADRIAtext"/>
        <w:spacing w:before="0"/>
        <w:rPr>
          <w:rStyle w:val="Hyperlink1"/>
          <w:sz w:val="20"/>
          <w:szCs w:val="20"/>
        </w:rPr>
      </w:pPr>
    </w:p>
    <w:p w14:paraId="6ABA0B74" w14:textId="77777777" w:rsidR="00F92B82" w:rsidRDefault="00F92B82">
      <w:pPr>
        <w:pStyle w:val="CAADRIAtext"/>
        <w:rPr>
          <w:rStyle w:val="Hyperlink1"/>
        </w:rPr>
      </w:pPr>
    </w:p>
    <w:p w14:paraId="7E564ED5" w14:textId="77777777" w:rsidR="00F92B82" w:rsidRDefault="00F92B82">
      <w:pPr>
        <w:pStyle w:val="CAADRIAtext"/>
        <w:rPr>
          <w:rStyle w:val="Hyperlink1"/>
        </w:rPr>
      </w:pPr>
    </w:p>
    <w:p w14:paraId="501B3E95" w14:textId="3365B73B" w:rsidR="00F92B82" w:rsidRDefault="00F92B82">
      <w:pPr>
        <w:pStyle w:val="CAADRIAtext"/>
        <w:rPr>
          <w:rStyle w:val="Hyperlink1"/>
        </w:rPr>
      </w:pPr>
    </w:p>
    <w:p w14:paraId="6601181D" w14:textId="77777777" w:rsidR="00F92B82" w:rsidRDefault="00F92B82" w:rsidP="00AF519B">
      <w:pPr>
        <w:pStyle w:val="CAADRIAtext"/>
        <w:ind w:firstLine="0"/>
        <w:rPr>
          <w:rStyle w:val="Hyperlink1"/>
        </w:rPr>
      </w:pPr>
    </w:p>
    <w:p w14:paraId="5306FE9B" w14:textId="77777777" w:rsidR="00F92B82" w:rsidRDefault="00F92B82">
      <w:pPr>
        <w:pStyle w:val="CAADRIAtext"/>
        <w:rPr>
          <w:rStyle w:val="Hyperlink1"/>
        </w:rPr>
      </w:pPr>
    </w:p>
    <w:p w14:paraId="7AEC8167" w14:textId="77777777" w:rsidR="00166BDD" w:rsidRDefault="00166BDD" w:rsidP="00166BDD">
      <w:pPr>
        <w:pStyle w:val="CAADRIAtext"/>
        <w:ind w:firstLine="0"/>
      </w:pPr>
    </w:p>
    <w:p w14:paraId="5E2D394A" w14:textId="77777777" w:rsidR="00166BDD" w:rsidRDefault="00166BDD" w:rsidP="00166BDD">
      <w:pPr>
        <w:pStyle w:val="CAADRIAtext"/>
        <w:ind w:firstLine="0"/>
      </w:pPr>
      <w:r>
        <w:t>NOTES ON TRAINING:</w:t>
      </w:r>
    </w:p>
    <w:p w14:paraId="07FBA2E1" w14:textId="77777777" w:rsidR="00166BDD" w:rsidRDefault="00166BDD" w:rsidP="00166BDD">
      <w:pPr>
        <w:pStyle w:val="CAADRIAtext"/>
        <w:numPr>
          <w:ilvl w:val="0"/>
          <w:numId w:val="3"/>
        </w:numPr>
      </w:pPr>
      <w:r>
        <w:t xml:space="preserve">Changing the latent variables to 6: better performance by 0.5 in loss, but seems to be a shift only, so if it was at 3 before its </w:t>
      </w:r>
      <w:proofErr w:type="spellStart"/>
      <w:r>
        <w:t>gonna</w:t>
      </w:r>
      <w:proofErr w:type="spellEnd"/>
      <w:r>
        <w:t xml:space="preserve"> end at 2.5. it doesn’t change anything fundamentally</w:t>
      </w:r>
    </w:p>
    <w:p w14:paraId="5BA440CB" w14:textId="77777777" w:rsidR="00166BDD" w:rsidRDefault="00166BDD" w:rsidP="00166BDD">
      <w:pPr>
        <w:pStyle w:val="CAADRIAtext"/>
        <w:numPr>
          <w:ilvl w:val="0"/>
          <w:numId w:val="3"/>
        </w:numPr>
      </w:pPr>
      <w:r>
        <w:t>Changing the latent variables to 32: performance worse than 6, while still a bit better than 3: might be already overfitting</w:t>
      </w:r>
    </w:p>
    <w:p w14:paraId="47568848" w14:textId="77777777" w:rsidR="00166BDD" w:rsidRPr="00DE554B" w:rsidRDefault="00166BDD" w:rsidP="00166BDD">
      <w:pPr>
        <w:pStyle w:val="CAADRIAtext"/>
        <w:numPr>
          <w:ilvl w:val="0"/>
          <w:numId w:val="3"/>
        </w:numPr>
      </w:pPr>
      <w:r>
        <w:lastRenderedPageBreak/>
        <w:t xml:space="preserve">Changing to a different pooling method in the encoder (set2set) improves performance as well by around 0.5 in loss, also making the model learn longer before converging. </w:t>
      </w:r>
      <w:r w:rsidRPr="00DE554B">
        <w:rPr>
          <w:b/>
          <w:bCs/>
        </w:rPr>
        <w:t>Might be good to try more there….</w:t>
      </w:r>
    </w:p>
    <w:p w14:paraId="5DB71882" w14:textId="77777777" w:rsidR="00166BDD" w:rsidRDefault="00166BDD" w:rsidP="00166BDD">
      <w:pPr>
        <w:pStyle w:val="CAADRIAtext"/>
        <w:numPr>
          <w:ilvl w:val="0"/>
          <w:numId w:val="3"/>
        </w:numPr>
      </w:pPr>
      <w:r>
        <w:t>Changing the processing steps of set2set from 2 to 4 makes model training very slow</w:t>
      </w:r>
    </w:p>
    <w:p w14:paraId="543411B6" w14:textId="77777777" w:rsidR="00166BDD" w:rsidRDefault="00166BDD" w:rsidP="00166BDD">
      <w:pPr>
        <w:pStyle w:val="CAADRIAtext"/>
        <w:numPr>
          <w:ilvl w:val="0"/>
          <w:numId w:val="3"/>
        </w:numPr>
      </w:pPr>
      <w:r>
        <w:t>Changing pooling from 2</w:t>
      </w:r>
      <w:r w:rsidRPr="00657E60">
        <w:rPr>
          <w:vertAlign w:val="superscript"/>
        </w:rPr>
        <w:t>nd</w:t>
      </w:r>
      <w:r>
        <w:t xml:space="preserve"> dimension to 1</w:t>
      </w:r>
      <w:r w:rsidRPr="00657E60">
        <w:rPr>
          <w:vertAlign w:val="superscript"/>
        </w:rPr>
        <w:t>st</w:t>
      </w:r>
      <w:r>
        <w:t>. as in instead of 29x128 -&gt; 29x3 -&gt; 1x3, doing 29x128 -&gt; 10x3 -&gt; 1x3, so using both dimensions, confuses the model and learning is very jiggle and nowhere near good performance (around 10 loss)</w:t>
      </w:r>
    </w:p>
    <w:bookmarkEnd w:id="0"/>
    <w:p w14:paraId="4E6253A1" w14:textId="77777777" w:rsidR="00F92B82" w:rsidRDefault="00F92B82" w:rsidP="00B826AA">
      <w:pPr>
        <w:pStyle w:val="CAADRIAtext"/>
      </w:pPr>
    </w:p>
    <w:sectPr w:rsidR="00F92B82" w:rsidSect="00CF621A">
      <w:headerReference w:type="even" r:id="rId20"/>
      <w:headerReference w:type="default" r:id="rId21"/>
      <w:pgSz w:w="11900" w:h="16840" w:code="9"/>
      <w:pgMar w:top="567" w:right="2546" w:bottom="567" w:left="2546" w:header="2126" w:footer="170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rik Bauscher" w:date="2025-02-04T22:50:00Z" w:initials="EB">
    <w:p w14:paraId="24773364" w14:textId="77777777" w:rsidR="00262972" w:rsidRDefault="00262972" w:rsidP="00262972">
      <w:pPr>
        <w:pStyle w:val="CommentText"/>
      </w:pPr>
      <w:r>
        <w:rPr>
          <w:rStyle w:val="CommentReference"/>
        </w:rPr>
        <w:annotationRef/>
      </w:r>
      <w:r>
        <w:t>Add graph representation of each building if time</w:t>
      </w:r>
    </w:p>
  </w:comment>
  <w:comment w:id="2" w:author="Erik Bauscher" w:date="2025-02-04T22:53:00Z" w:initials="EB">
    <w:p w14:paraId="46E0EF4B" w14:textId="77777777" w:rsidR="00D63382" w:rsidRDefault="00D63382" w:rsidP="00D63382">
      <w:pPr>
        <w:pStyle w:val="CommentText"/>
      </w:pPr>
      <w:r>
        <w:rPr>
          <w:rStyle w:val="CommentReference"/>
        </w:rPr>
        <w:annotationRef/>
      </w:r>
      <w:r>
        <w:t>Or/and the algorithm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773364" w15:done="0"/>
  <w15:commentEx w15:paraId="46E0EF4B" w15:paraIdParent="247733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4B8B59" w16cex:dateUtc="2025-02-04T22:50:00Z"/>
  <w16cex:commentExtensible w16cex:durableId="1EE2725F" w16cex:dateUtc="2025-02-04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773364" w16cid:durableId="6A4B8B59"/>
  <w16cid:commentId w16cid:paraId="46E0EF4B" w16cid:durableId="1EE2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E41EA1" w14:textId="77777777" w:rsidR="00115D63" w:rsidRDefault="00115D63">
      <w:r>
        <w:separator/>
      </w:r>
    </w:p>
  </w:endnote>
  <w:endnote w:type="continuationSeparator" w:id="0">
    <w:p w14:paraId="7A22D382" w14:textId="77777777" w:rsidR="00115D63" w:rsidRDefault="00115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CF21C4" w14:textId="77777777" w:rsidR="00115D63" w:rsidRDefault="00115D63">
      <w:r>
        <w:separator/>
      </w:r>
    </w:p>
  </w:footnote>
  <w:footnote w:type="continuationSeparator" w:id="0">
    <w:p w14:paraId="4D545916" w14:textId="77777777" w:rsidR="00115D63" w:rsidRDefault="00115D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k Bauscher">
    <w15:presenceInfo w15:providerId="AD" w15:userId="S::ebauscher@fosterandpartners.com::969d85c1-df44-476a-965c-60c3c0b9f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33E1E"/>
    <w:rsid w:val="000C65FC"/>
    <w:rsid w:val="000E0D2A"/>
    <w:rsid w:val="00115D63"/>
    <w:rsid w:val="00116F60"/>
    <w:rsid w:val="00144202"/>
    <w:rsid w:val="00166BDD"/>
    <w:rsid w:val="001C2BEC"/>
    <w:rsid w:val="001C2F69"/>
    <w:rsid w:val="001E3C28"/>
    <w:rsid w:val="001F3CBD"/>
    <w:rsid w:val="00231A3E"/>
    <w:rsid w:val="00252D8F"/>
    <w:rsid w:val="00262972"/>
    <w:rsid w:val="00291B5F"/>
    <w:rsid w:val="002A1665"/>
    <w:rsid w:val="002C0124"/>
    <w:rsid w:val="002E50C2"/>
    <w:rsid w:val="003130CE"/>
    <w:rsid w:val="00315057"/>
    <w:rsid w:val="00317B5A"/>
    <w:rsid w:val="00327600"/>
    <w:rsid w:val="00352A63"/>
    <w:rsid w:val="00361C06"/>
    <w:rsid w:val="00387D87"/>
    <w:rsid w:val="003D093F"/>
    <w:rsid w:val="00434DB3"/>
    <w:rsid w:val="00463164"/>
    <w:rsid w:val="00467A91"/>
    <w:rsid w:val="00491E21"/>
    <w:rsid w:val="004A0857"/>
    <w:rsid w:val="004C7947"/>
    <w:rsid w:val="004E0739"/>
    <w:rsid w:val="00543431"/>
    <w:rsid w:val="00573DE6"/>
    <w:rsid w:val="005A7011"/>
    <w:rsid w:val="0062411E"/>
    <w:rsid w:val="00624390"/>
    <w:rsid w:val="006503AC"/>
    <w:rsid w:val="00657E60"/>
    <w:rsid w:val="006737A8"/>
    <w:rsid w:val="006A524C"/>
    <w:rsid w:val="006D3859"/>
    <w:rsid w:val="006D4292"/>
    <w:rsid w:val="006F0A8D"/>
    <w:rsid w:val="006F0F3D"/>
    <w:rsid w:val="006F6506"/>
    <w:rsid w:val="00703D63"/>
    <w:rsid w:val="007157C8"/>
    <w:rsid w:val="00757B41"/>
    <w:rsid w:val="00767DF8"/>
    <w:rsid w:val="00791EED"/>
    <w:rsid w:val="008364FB"/>
    <w:rsid w:val="00894877"/>
    <w:rsid w:val="00894D76"/>
    <w:rsid w:val="008A126A"/>
    <w:rsid w:val="008A1726"/>
    <w:rsid w:val="008B2998"/>
    <w:rsid w:val="008B6142"/>
    <w:rsid w:val="00907D21"/>
    <w:rsid w:val="00912BF2"/>
    <w:rsid w:val="00923422"/>
    <w:rsid w:val="00965650"/>
    <w:rsid w:val="009907F7"/>
    <w:rsid w:val="009D5EEB"/>
    <w:rsid w:val="009E39DF"/>
    <w:rsid w:val="009F4CB3"/>
    <w:rsid w:val="00A15118"/>
    <w:rsid w:val="00A17592"/>
    <w:rsid w:val="00AC079B"/>
    <w:rsid w:val="00AC3C23"/>
    <w:rsid w:val="00AD73D9"/>
    <w:rsid w:val="00AF232F"/>
    <w:rsid w:val="00AF519B"/>
    <w:rsid w:val="00B309AD"/>
    <w:rsid w:val="00B757F1"/>
    <w:rsid w:val="00B826AA"/>
    <w:rsid w:val="00B92270"/>
    <w:rsid w:val="00BC5F84"/>
    <w:rsid w:val="00BE402A"/>
    <w:rsid w:val="00C9051C"/>
    <w:rsid w:val="00CF621A"/>
    <w:rsid w:val="00D45625"/>
    <w:rsid w:val="00D479CC"/>
    <w:rsid w:val="00D63382"/>
    <w:rsid w:val="00D95E0F"/>
    <w:rsid w:val="00DB1A20"/>
    <w:rsid w:val="00DD7894"/>
    <w:rsid w:val="00DE554B"/>
    <w:rsid w:val="00DE77E8"/>
    <w:rsid w:val="00E57F11"/>
    <w:rsid w:val="00EB6165"/>
    <w:rsid w:val="00ED4256"/>
    <w:rsid w:val="00EE26D5"/>
    <w:rsid w:val="00EE306D"/>
    <w:rsid w:val="00F2070D"/>
    <w:rsid w:val="00F2713F"/>
    <w:rsid w:val="00F31A37"/>
    <w:rsid w:val="00F50FE2"/>
    <w:rsid w:val="00F5696C"/>
    <w:rsid w:val="00F64BDA"/>
    <w:rsid w:val="00F70E4A"/>
    <w:rsid w:val="00F92816"/>
    <w:rsid w:val="00F92B82"/>
    <w:rsid w:val="00FA2565"/>
    <w:rsid w:val="00FC55C2"/>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 w:type="table" w:styleId="TableGrid">
    <w:name w:val="Table Grid"/>
    <w:basedOn w:val="TableNormal"/>
    <w:uiPriority w:val="39"/>
    <w:rsid w:val="004C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3</TotalTime>
  <Pages>11</Pages>
  <Words>11176</Words>
  <Characters>6370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27</cp:revision>
  <dcterms:created xsi:type="dcterms:W3CDTF">2025-01-26T09:57:00Z</dcterms:created>
  <dcterms:modified xsi:type="dcterms:W3CDTF">2025-02-0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Q6LpD2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